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668CD" w14:textId="69EC2A90" w:rsidR="008A17EA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6"/>
        </w:rPr>
      </w:pPr>
      <w:bookmarkStart w:id="0" w:name="_Toc124263755"/>
      <w:r w:rsidRPr="002B7737">
        <w:rPr>
          <w:rFonts w:eastAsia="Arial Unicode MS" w:cs="Arial Unicode MS"/>
          <w:b/>
          <w:bCs/>
          <w:sz w:val="32"/>
          <w:szCs w:val="28"/>
        </w:rPr>
        <w:t xml:space="preserve">MODUL PEMBUATAN </w:t>
      </w:r>
      <w:r w:rsidRPr="002B7737">
        <w:rPr>
          <w:rFonts w:eastAsia="Arial Unicode MS" w:cs="Arial Unicode MS"/>
          <w:b/>
          <w:bCs/>
          <w:sz w:val="32"/>
          <w:szCs w:val="28"/>
          <w:lang w:val="en-ID"/>
        </w:rPr>
        <w:t>PEMBUATAN MINI SCADA HMI DENGAN BAHASA PEMROGRAMAN PYTHON DAN QML UNTUK PLC OUTSEAL</w:t>
      </w:r>
    </w:p>
    <w:p w14:paraId="2CDF730A" w14:textId="63CB6DA8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134D1623" w14:textId="315C551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0F56E57B" w14:textId="2E6F6082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</w:rPr>
        <w:drawing>
          <wp:anchor distT="0" distB="0" distL="114300" distR="114300" simplePos="0" relativeHeight="251661312" behindDoc="0" locked="0" layoutInCell="1" allowOverlap="1" wp14:anchorId="14F06E28" wp14:editId="438939FE">
            <wp:simplePos x="0" y="0"/>
            <wp:positionH relativeFrom="column">
              <wp:posOffset>2771775</wp:posOffset>
            </wp:positionH>
            <wp:positionV relativeFrom="paragraph">
              <wp:posOffset>158750</wp:posOffset>
            </wp:positionV>
            <wp:extent cx="2438900" cy="1388410"/>
            <wp:effectExtent l="0" t="0" r="0" b="2540"/>
            <wp:wrapSquare wrapText="bothSides"/>
            <wp:docPr id="22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21BE">
        <w:rPr>
          <w:rFonts w:eastAsia="Arial Unicode MS" w:cs="Arial Unicode MS"/>
          <w:b/>
          <w:bCs/>
        </w:rPr>
        <w:drawing>
          <wp:anchor distT="0" distB="0" distL="114300" distR="114300" simplePos="0" relativeHeight="251659264" behindDoc="0" locked="0" layoutInCell="1" allowOverlap="1" wp14:anchorId="3A79F0D8" wp14:editId="6470EA40">
            <wp:simplePos x="0" y="0"/>
            <wp:positionH relativeFrom="column">
              <wp:posOffset>238125</wp:posOffset>
            </wp:positionH>
            <wp:positionV relativeFrom="paragraph">
              <wp:posOffset>130175</wp:posOffset>
            </wp:positionV>
            <wp:extent cx="2438900" cy="1448097"/>
            <wp:effectExtent l="0" t="0" r="0" b="0"/>
            <wp:wrapNone/>
            <wp:docPr id="10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4F3AD98-3CFD-4803-8AF4-6E48860CB3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>
                      <a:extLst>
                        <a:ext uri="{FF2B5EF4-FFF2-40B4-BE49-F238E27FC236}">
                          <a16:creationId xmlns:a16="http://schemas.microsoft.com/office/drawing/2014/main" id="{94F3AD98-3CFD-4803-8AF4-6E48860CB3F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01" r="20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448097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13AE4BF8" w14:textId="7F8863F3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b/>
          <w:bCs/>
        </w:rPr>
        <w:drawing>
          <wp:anchor distT="0" distB="0" distL="114300" distR="114300" simplePos="0" relativeHeight="251660288" behindDoc="0" locked="0" layoutInCell="1" allowOverlap="1" wp14:anchorId="30FD04CA" wp14:editId="2ABAE4C7">
            <wp:simplePos x="0" y="0"/>
            <wp:positionH relativeFrom="column">
              <wp:posOffset>9758045</wp:posOffset>
            </wp:positionH>
            <wp:positionV relativeFrom="paragraph">
              <wp:posOffset>58420</wp:posOffset>
            </wp:positionV>
            <wp:extent cx="2438900" cy="1388410"/>
            <wp:effectExtent l="0" t="0" r="0" b="2540"/>
            <wp:wrapNone/>
            <wp:docPr id="21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20A529FC" w14:textId="78FDF60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7B48678F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3B9CFF0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A6AEEC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355F6F1" w14:textId="56CE55E2" w:rsidR="008A17EA" w:rsidRDefault="008A17EA" w:rsidP="008A17EA">
      <w:pPr>
        <w:jc w:val="center"/>
        <w:rPr>
          <w:rFonts w:eastAsia="Arial Unicode MS" w:cs="Arial Unicode MS"/>
        </w:rPr>
      </w:pPr>
    </w:p>
    <w:p w14:paraId="44C9CDB9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E77B067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1366A4C2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73EF686B" w14:textId="00B74F37" w:rsidR="008A17EA" w:rsidRPr="00F063BB" w:rsidRDefault="008A17EA" w:rsidP="008A17EA">
      <w:pPr>
        <w:jc w:val="center"/>
        <w:rPr>
          <w:rFonts w:eastAsia="Arial Unicode MS" w:cs="Arial Unicode MS"/>
          <w:sz w:val="28"/>
          <w:szCs w:val="24"/>
        </w:rPr>
      </w:pPr>
      <w:proofErr w:type="spellStart"/>
      <w:r w:rsidRPr="00F063BB">
        <w:rPr>
          <w:rFonts w:eastAsia="Arial Unicode MS" w:cs="Arial Unicode MS"/>
          <w:sz w:val="28"/>
          <w:szCs w:val="24"/>
        </w:rPr>
        <w:t>Disusun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oleh:</w:t>
      </w:r>
    </w:p>
    <w:p w14:paraId="4285CE27" w14:textId="77777777" w:rsidR="008A17EA" w:rsidRPr="00F063BB" w:rsidRDefault="008A17EA" w:rsidP="008A17EA">
      <w:pPr>
        <w:spacing w:after="0"/>
        <w:jc w:val="center"/>
        <w:rPr>
          <w:rFonts w:eastAsia="Arial Unicode MS" w:cs="Arial Unicode MS"/>
          <w:sz w:val="28"/>
          <w:szCs w:val="24"/>
        </w:rPr>
      </w:pPr>
      <w:r w:rsidRPr="00F063BB">
        <w:rPr>
          <w:rFonts w:eastAsia="Arial Unicode MS" w:cs="Arial Unicode MS"/>
          <w:sz w:val="28"/>
          <w:szCs w:val="24"/>
        </w:rPr>
        <w:t xml:space="preserve">Muhammad </w:t>
      </w:r>
      <w:proofErr w:type="spellStart"/>
      <w:r w:rsidRPr="00F063BB">
        <w:rPr>
          <w:rFonts w:eastAsia="Arial Unicode MS" w:cs="Arial Unicode MS"/>
          <w:sz w:val="28"/>
          <w:szCs w:val="24"/>
        </w:rPr>
        <w:t>Husni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</w:t>
      </w:r>
      <w:proofErr w:type="spellStart"/>
      <w:r w:rsidRPr="00F063BB">
        <w:rPr>
          <w:rFonts w:eastAsia="Arial Unicode MS" w:cs="Arial Unicode MS"/>
          <w:sz w:val="28"/>
          <w:szCs w:val="24"/>
        </w:rPr>
        <w:t>Muttaqin</w:t>
      </w:r>
      <w:proofErr w:type="spellEnd"/>
      <w:r w:rsidRPr="00F063BB">
        <w:rPr>
          <w:rFonts w:eastAsia="Arial Unicode MS" w:cs="Arial Unicode MS"/>
          <w:sz w:val="28"/>
          <w:szCs w:val="24"/>
        </w:rPr>
        <w:t>, S. Pd.</w:t>
      </w:r>
    </w:p>
    <w:p w14:paraId="6429F11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3811D4E5" w14:textId="0C0BB414" w:rsidR="008A17EA" w:rsidRDefault="008A17EA" w:rsidP="008A17EA">
      <w:pPr>
        <w:jc w:val="center"/>
        <w:rPr>
          <w:rFonts w:eastAsia="Arial Unicode MS" w:cs="Arial Unicode MS"/>
        </w:rPr>
      </w:pPr>
    </w:p>
    <w:p w14:paraId="38081E9C" w14:textId="2A8B1B1E" w:rsidR="007D4E17" w:rsidRDefault="007D4E17" w:rsidP="008A17EA">
      <w:pPr>
        <w:jc w:val="center"/>
        <w:rPr>
          <w:rFonts w:eastAsia="Arial Unicode MS" w:cs="Arial Unicode MS"/>
        </w:rPr>
      </w:pPr>
    </w:p>
    <w:p w14:paraId="359C1C93" w14:textId="4101029A" w:rsidR="007D4E17" w:rsidRDefault="007D4E17" w:rsidP="008A17EA">
      <w:pPr>
        <w:jc w:val="center"/>
        <w:rPr>
          <w:rFonts w:eastAsia="Arial Unicode MS" w:cs="Arial Unicode MS"/>
        </w:rPr>
      </w:pPr>
    </w:p>
    <w:p w14:paraId="5ECDA78F" w14:textId="12A1FC15" w:rsidR="007D4E17" w:rsidRDefault="007D4E17" w:rsidP="008A17EA">
      <w:pPr>
        <w:jc w:val="center"/>
        <w:rPr>
          <w:rFonts w:eastAsia="Arial Unicode MS" w:cs="Arial Unicode MS"/>
        </w:rPr>
      </w:pPr>
    </w:p>
    <w:p w14:paraId="7C5E07CE" w14:textId="77777777" w:rsidR="007D4E17" w:rsidRDefault="007D4E17" w:rsidP="002321BE">
      <w:pPr>
        <w:rPr>
          <w:rFonts w:eastAsia="Arial Unicode MS" w:cs="Arial Unicode MS"/>
        </w:rPr>
      </w:pPr>
    </w:p>
    <w:p w14:paraId="0E77449D" w14:textId="77777777" w:rsidR="002321BE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Lab.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Politeknik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Elek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Negeri Surabaya </w:t>
      </w:r>
    </w:p>
    <w:p w14:paraId="7AFDE0DB" w14:textId="01D61F31" w:rsidR="008A17EA" w:rsidRPr="008A17EA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Belajar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Arduino 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</w:p>
    <w:p w14:paraId="7EC928B9" w14:textId="7F9631A0" w:rsidR="002321BE" w:rsidRPr="002B7737" w:rsidRDefault="008A17EA" w:rsidP="00F063BB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>202</w:t>
      </w:r>
      <w:r w:rsidR="007D4E17" w:rsidRPr="002B7737">
        <w:rPr>
          <w:rFonts w:eastAsia="Arial Unicode MS" w:cs="Arial Unicode MS"/>
          <w:b/>
          <w:bCs/>
          <w:sz w:val="32"/>
          <w:szCs w:val="28"/>
        </w:rPr>
        <w:t>3</w:t>
      </w:r>
    </w:p>
    <w:p w14:paraId="3FFAB425" w14:textId="77777777" w:rsidR="00F063BB" w:rsidRPr="00F063BB" w:rsidRDefault="00F063BB" w:rsidP="00F063BB">
      <w:pPr>
        <w:jc w:val="center"/>
        <w:rPr>
          <w:rFonts w:eastAsia="Arial Unicode MS" w:cs="Arial Unicode MS"/>
          <w:b/>
          <w:bCs/>
          <w:sz w:val="28"/>
          <w:szCs w:val="26"/>
        </w:rPr>
      </w:pPr>
    </w:p>
    <w:p w14:paraId="2F60A97C" w14:textId="108FFC27" w:rsidR="004A4151" w:rsidRDefault="004A4151" w:rsidP="005D1D0B">
      <w:pPr>
        <w:pStyle w:val="Heading1"/>
        <w:rPr>
          <w:shd w:val="clear" w:color="auto" w:fill="FFFFFF"/>
        </w:rPr>
      </w:pPr>
      <w:r>
        <w:rPr>
          <w:shd w:val="clear" w:color="auto" w:fill="FFFFFF"/>
        </w:rPr>
        <w:lastRenderedPageBreak/>
        <w:t xml:space="preserve">Kata </w:t>
      </w:r>
      <w:proofErr w:type="spellStart"/>
      <w:r>
        <w:rPr>
          <w:shd w:val="clear" w:color="auto" w:fill="FFFFFF"/>
        </w:rPr>
        <w:t>Pengantar</w:t>
      </w:r>
      <w:bookmarkEnd w:id="0"/>
      <w:proofErr w:type="spellEnd"/>
    </w:p>
    <w:p w14:paraId="4594C8C7" w14:textId="77777777" w:rsidR="004A4151" w:rsidRDefault="004A4151" w:rsidP="004A4151">
      <w:pPr>
        <w:rPr>
          <w:shd w:val="clear" w:color="auto" w:fill="FFFFFF"/>
        </w:rPr>
      </w:pPr>
    </w:p>
    <w:p w14:paraId="6A54B6E8" w14:textId="2A52CD25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Segal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uj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Allah, </w:t>
      </w:r>
      <w:proofErr w:type="spellStart"/>
      <w:r>
        <w:rPr>
          <w:shd w:val="clear" w:color="auto" w:fill="FFFFFF"/>
        </w:rPr>
        <w:t>Tuh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ah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a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ahma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arunia</w:t>
      </w:r>
      <w:proofErr w:type="spellEnd"/>
      <w:r>
        <w:rPr>
          <w:shd w:val="clear" w:color="auto" w:fill="FFFFFF"/>
        </w:rPr>
        <w:t xml:space="preserve">-Nya, </w:t>
      </w:r>
      <w:proofErr w:type="spellStart"/>
      <w:r>
        <w:rPr>
          <w:shd w:val="clear" w:color="auto" w:fill="FFFFFF"/>
        </w:rPr>
        <w:t>se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n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yelesa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ajar. </w:t>
      </w:r>
      <w:proofErr w:type="spellStart"/>
      <w:r>
        <w:rPr>
          <w:shd w:val="clear" w:color="auto" w:fill="FFFFFF"/>
        </w:rPr>
        <w:t>T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a</w:t>
      </w:r>
      <w:proofErr w:type="spellEnd"/>
      <w:r>
        <w:rPr>
          <w:shd w:val="clear" w:color="auto" w:fill="FFFFFF"/>
        </w:rPr>
        <w:t xml:space="preserve"> juga </w:t>
      </w:r>
      <w:proofErr w:type="spellStart"/>
      <w:r>
        <w:rPr>
          <w:shd w:val="clear" w:color="auto" w:fill="FFFFFF"/>
        </w:rPr>
        <w:t>mengucap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w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o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nantia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cura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pada</w:t>
      </w:r>
      <w:proofErr w:type="spellEnd"/>
      <w:r>
        <w:rPr>
          <w:shd w:val="clear" w:color="auto" w:fill="FFFFFF"/>
        </w:rPr>
        <w:t xml:space="preserve"> Nabi </w:t>
      </w:r>
      <w:proofErr w:type="spellStart"/>
      <w:r>
        <w:rPr>
          <w:shd w:val="clear" w:color="auto" w:fill="FFFFFF"/>
        </w:rPr>
        <w:t>Besar</w:t>
      </w:r>
      <w:proofErr w:type="spellEnd"/>
      <w:r>
        <w:rPr>
          <w:shd w:val="clear" w:color="auto" w:fill="FFFFFF"/>
        </w:rPr>
        <w:t xml:space="preserve"> Muhammad SAW, </w:t>
      </w:r>
      <w:proofErr w:type="spellStart"/>
      <w:r>
        <w:rPr>
          <w:shd w:val="clear" w:color="auto" w:fill="FFFFFF"/>
        </w:rPr>
        <w:t>kare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liau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ki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mp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lua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gelap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uj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l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leb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ang</w:t>
      </w:r>
      <w:proofErr w:type="spellEnd"/>
      <w:r>
        <w:rPr>
          <w:shd w:val="clear" w:color="auto" w:fill="FFFFFF"/>
        </w:rPr>
        <w:t>.</w:t>
      </w:r>
    </w:p>
    <w:p w14:paraId="4EF9CFC0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Adapun,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kami yang </w:t>
      </w:r>
      <w:proofErr w:type="spellStart"/>
      <w:r>
        <w:rPr>
          <w:shd w:val="clear" w:color="auto" w:fill="FFFFFF"/>
        </w:rPr>
        <w:t>berjudul</w:t>
      </w:r>
      <w:proofErr w:type="spellEnd"/>
      <w:r>
        <w:rPr>
          <w:shd w:val="clear" w:color="auto" w:fill="FFFFFF"/>
        </w:rPr>
        <w:t xml:space="preserve"> ‘</w:t>
      </w:r>
      <w:r w:rsidRPr="00B951D6">
        <w:rPr>
          <w:b/>
          <w:bCs/>
        </w:rPr>
        <w:t>PEMBUATAN MINI SCADA HMI DENGAN BAHASA PEMROGRAMAN PYTHON DAN QML UNTUK PLC OUTSEAL</w:t>
      </w:r>
      <w:r>
        <w:rPr>
          <w:b/>
          <w:bCs/>
        </w:rPr>
        <w:t xml:space="preserve">’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lesa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aksimal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sebai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ungki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embutu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ngetahu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>.</w:t>
      </w:r>
    </w:p>
    <w:p w14:paraId="60A3E10C" w14:textId="77777777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tert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ngkah-langk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base code </w:t>
      </w:r>
      <w:proofErr w:type="spellStart"/>
      <w:r>
        <w:rPr>
          <w:shd w:val="clear" w:color="auto" w:fill="FFFFFF"/>
        </w:rPr>
        <w:t>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integras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via MODBUS RTU yang </w:t>
      </w:r>
      <w:proofErr w:type="spellStart"/>
      <w:r>
        <w:rPr>
          <w:shd w:val="clear" w:color="auto" w:fill="FFFFFF"/>
        </w:rPr>
        <w:t>disaj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elas</w:t>
      </w:r>
      <w:proofErr w:type="spellEnd"/>
      <w:r>
        <w:rPr>
          <w:shd w:val="clear" w:color="auto" w:fill="FFFFFF"/>
        </w:rPr>
        <w:t xml:space="preserve"> dan detail.</w:t>
      </w:r>
    </w:p>
    <w:p w14:paraId="09FD8392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Kami </w:t>
      </w:r>
      <w:proofErr w:type="spellStart"/>
      <w:r>
        <w:rPr>
          <w:shd w:val="clear" w:color="auto" w:fill="FFFFFF"/>
        </w:rPr>
        <w:t>sadar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mas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ny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u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ekeliru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tent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j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u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p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nt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. Oleh </w:t>
      </w:r>
      <w:proofErr w:type="spellStart"/>
      <w:r>
        <w:rPr>
          <w:shd w:val="clear" w:color="auto" w:fill="FFFFFF"/>
        </w:rPr>
        <w:t>sebab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tu</w:t>
      </w:r>
      <w:proofErr w:type="spellEnd"/>
      <w:r>
        <w:rPr>
          <w:shd w:val="clear" w:color="auto" w:fill="FFFFFF"/>
        </w:rPr>
        <w:t xml:space="preserve">, kami </w:t>
      </w:r>
      <w:proofErr w:type="spellStart"/>
      <w:r>
        <w:rPr>
          <w:shd w:val="clear" w:color="auto" w:fill="FFFFFF"/>
        </w:rPr>
        <w:t>moho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ritik</w:t>
      </w:r>
      <w:proofErr w:type="spellEnd"/>
      <w:r>
        <w:rPr>
          <w:shd w:val="clear" w:color="auto" w:fill="FFFFFF"/>
        </w:rPr>
        <w:t xml:space="preserve"> dan juga saran </w:t>
      </w:r>
      <w:proofErr w:type="spellStart"/>
      <w:r>
        <w:rPr>
          <w:shd w:val="clear" w:color="auto" w:fill="FFFFFF"/>
        </w:rPr>
        <w:t>terhada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r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agar kami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ingk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uali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>.</w:t>
      </w:r>
    </w:p>
    <w:p w14:paraId="5DAD3554" w14:textId="77777777" w:rsidR="004A4151" w:rsidRDefault="004A4151" w:rsidP="005969F1">
      <w:pPr>
        <w:jc w:val="both"/>
      </w:pPr>
      <w:proofErr w:type="spellStart"/>
      <w:r>
        <w:rPr>
          <w:shd w:val="clear" w:color="auto" w:fill="FFFFFF"/>
        </w:rPr>
        <w:t>Demiki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deng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rapa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aham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juga </w:t>
      </w:r>
      <w:proofErr w:type="spellStart"/>
      <w:r>
        <w:rPr>
          <w:shd w:val="clear" w:color="auto" w:fill="FFFFFF"/>
        </w:rPr>
        <w:t>mendap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wawas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Pr="008931C5">
        <w:t>pembuatan</w:t>
      </w:r>
      <w:proofErr w:type="spellEnd"/>
      <w:r w:rsidRPr="008931C5">
        <w:t xml:space="preserve"> </w:t>
      </w:r>
      <w:r>
        <w:rPr>
          <w:shd w:val="clear" w:color="auto" w:fill="FFFFFF"/>
        </w:rPr>
        <w:t xml:space="preserve">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syara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arti </w:t>
      </w:r>
      <w:proofErr w:type="spellStart"/>
      <w:r>
        <w:rPr>
          <w:shd w:val="clear" w:color="auto" w:fill="FFFFFF"/>
        </w:rPr>
        <w:t>luas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eferens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ovasi-inovasi</w:t>
      </w:r>
      <w:proofErr w:type="spellEnd"/>
      <w:r>
        <w:rPr>
          <w:shd w:val="clear" w:color="auto" w:fill="FFFFFF"/>
        </w:rPr>
        <w:t xml:space="preserve"> di </w:t>
      </w:r>
      <w:proofErr w:type="spellStart"/>
      <w:r>
        <w:rPr>
          <w:shd w:val="clear" w:color="auto" w:fill="FFFFFF"/>
        </w:rPr>
        <w:t>bid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to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mrograman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Terim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sih</w:t>
      </w:r>
      <w:proofErr w:type="spellEnd"/>
      <w:r>
        <w:rPr>
          <w:shd w:val="clear" w:color="auto" w:fill="FFFFFF"/>
        </w:rPr>
        <w:t>.</w:t>
      </w:r>
    </w:p>
    <w:p w14:paraId="3FC89082" w14:textId="6C89D1F7" w:rsidR="005C583D" w:rsidRDefault="005C583D"/>
    <w:p w14:paraId="7E48F3C7" w14:textId="4FBD0DA8" w:rsidR="00DC57E3" w:rsidRDefault="00DC57E3"/>
    <w:p w14:paraId="22C1C352" w14:textId="7E6ED9BB" w:rsidR="00DC57E3" w:rsidRDefault="00DC57E3"/>
    <w:p w14:paraId="7DA3DCEE" w14:textId="125F9C5C" w:rsidR="00DC57E3" w:rsidRDefault="00DC57E3"/>
    <w:p w14:paraId="78FE3FAC" w14:textId="4CDDA9E9" w:rsidR="00DC57E3" w:rsidRDefault="00DC57E3"/>
    <w:p w14:paraId="6ECC365E" w14:textId="2B4EB57A" w:rsidR="00DC57E3" w:rsidRDefault="00DC57E3"/>
    <w:p w14:paraId="0594D095" w14:textId="39128DA4" w:rsidR="00DC57E3" w:rsidRDefault="00DC57E3"/>
    <w:p w14:paraId="17D0982F" w14:textId="386B011E" w:rsidR="00DC57E3" w:rsidRDefault="00DC57E3"/>
    <w:p w14:paraId="7C169EA8" w14:textId="0AD18D2B" w:rsidR="00DC57E3" w:rsidRDefault="00DC57E3"/>
    <w:p w14:paraId="24216119" w14:textId="2F96B195" w:rsidR="00DC57E3" w:rsidRDefault="00DC57E3"/>
    <w:p w14:paraId="6C3F63F3" w14:textId="4E4664E4" w:rsidR="00552184" w:rsidRDefault="00552184"/>
    <w:p w14:paraId="1E47818A" w14:textId="0A7598F2" w:rsidR="00552184" w:rsidRDefault="00552184" w:rsidP="00B73EB4">
      <w:pPr>
        <w:pStyle w:val="TOCHeading"/>
        <w:rPr>
          <w:rStyle w:val="Heading1Char"/>
        </w:rPr>
      </w:pPr>
      <w:bookmarkStart w:id="1" w:name="_Toc124263756"/>
      <w:r w:rsidRPr="00552184">
        <w:rPr>
          <w:rStyle w:val="Heading1Char"/>
        </w:rPr>
        <w:lastRenderedPageBreak/>
        <w:t>D</w:t>
      </w:r>
      <w:r w:rsidR="00B73EB4">
        <w:rPr>
          <w:rStyle w:val="Heading1Char"/>
        </w:rPr>
        <w:t>aftar</w:t>
      </w:r>
      <w:r w:rsidRPr="00552184">
        <w:rPr>
          <w:rStyle w:val="Heading1Char"/>
        </w:rPr>
        <w:t xml:space="preserve"> I</w:t>
      </w:r>
      <w:r w:rsidR="00B73EB4">
        <w:rPr>
          <w:rStyle w:val="Heading1Char"/>
        </w:rPr>
        <w:t>si</w:t>
      </w:r>
      <w:bookmarkEnd w:id="1"/>
    </w:p>
    <w:p w14:paraId="5C792499" w14:textId="77777777" w:rsidR="003E2156" w:rsidRPr="003E2156" w:rsidRDefault="003E2156" w:rsidP="003E2156"/>
    <w:sdt>
      <w:sdtPr>
        <w:id w:val="-67696497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8F06A40" w14:textId="0434F89B" w:rsidR="007C3859" w:rsidRDefault="00552184">
          <w:pPr>
            <w:pStyle w:val="TOC1"/>
            <w:tabs>
              <w:tab w:val="right" w:leader="dot" w:pos="9350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4263755" w:history="1">
            <w:r w:rsidR="007C3859" w:rsidRPr="00C7639A">
              <w:rPr>
                <w:rStyle w:val="Hyperlink"/>
                <w:noProof/>
                <w:shd w:val="clear" w:color="auto" w:fill="FFFFFF"/>
              </w:rPr>
              <w:t>Kata Pengantar</w:t>
            </w:r>
            <w:r w:rsidR="007C3859">
              <w:rPr>
                <w:noProof/>
                <w:webHidden/>
              </w:rPr>
              <w:tab/>
            </w:r>
            <w:r w:rsidR="007C3859">
              <w:rPr>
                <w:noProof/>
                <w:webHidden/>
              </w:rPr>
              <w:fldChar w:fldCharType="begin"/>
            </w:r>
            <w:r w:rsidR="007C3859">
              <w:rPr>
                <w:noProof/>
                <w:webHidden/>
              </w:rPr>
              <w:instrText xml:space="preserve"> PAGEREF _Toc124263755 \h </w:instrText>
            </w:r>
            <w:r w:rsidR="007C3859">
              <w:rPr>
                <w:noProof/>
                <w:webHidden/>
              </w:rPr>
            </w:r>
            <w:r w:rsidR="007C3859"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</w:t>
            </w:r>
            <w:r w:rsidR="007C3859">
              <w:rPr>
                <w:noProof/>
                <w:webHidden/>
              </w:rPr>
              <w:fldChar w:fldCharType="end"/>
            </w:r>
          </w:hyperlink>
        </w:p>
        <w:p w14:paraId="0A28DEF0" w14:textId="3F36E91F" w:rsidR="007C3859" w:rsidRDefault="007C385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124263756" w:history="1">
            <w:r w:rsidRPr="00C7639A">
              <w:rPr>
                <w:rStyle w:val="Hyperlink"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FD4DD1" w14:textId="09FAE70E" w:rsidR="007C3859" w:rsidRDefault="007C385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124263757" w:history="1">
            <w:r w:rsidRPr="00C7639A">
              <w:rPr>
                <w:rStyle w:val="Hyperlink"/>
                <w:noProof/>
              </w:rPr>
              <w:t>Persiap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9F2057" w14:textId="0E6E9450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58" w:history="1">
            <w:r w:rsidRPr="00C7639A">
              <w:rPr>
                <w:rStyle w:val="Hyperlink"/>
                <w:noProof/>
              </w:rPr>
              <w:t>Pengenalan Software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A8AC80" w14:textId="03F6054A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59" w:history="1">
            <w:r w:rsidRPr="00C7639A">
              <w:rPr>
                <w:rStyle w:val="Hyperlink"/>
                <w:noProof/>
              </w:rPr>
              <w:t>Notepad++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EEB74B" w14:textId="717F4225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60" w:history="1">
            <w:r w:rsidRPr="00C7639A">
              <w:rPr>
                <w:rStyle w:val="Hyperlink"/>
                <w:noProof/>
              </w:rPr>
              <w:t>Thonny I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FA7769" w14:textId="7FFADEC1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61" w:history="1">
            <w:r w:rsidRPr="00C7639A">
              <w:rPr>
                <w:rStyle w:val="Hyperlink"/>
                <w:noProof/>
              </w:rPr>
              <w:t>Outseal Stud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C3D5B5" w14:textId="0596269F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62" w:history="1">
            <w:r w:rsidRPr="00C7639A">
              <w:rPr>
                <w:rStyle w:val="Hyperlink"/>
                <w:noProof/>
              </w:rPr>
              <w:t>Instalasi Library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EA3D13" w14:textId="7D115767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63" w:history="1">
            <w:r w:rsidRPr="00C7639A">
              <w:rPr>
                <w:rStyle w:val="Hyperlink"/>
                <w:noProof/>
              </w:rPr>
              <w:t>Install PyQt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35BDD9" w14:textId="15248F03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64" w:history="1">
            <w:r w:rsidRPr="00C7639A">
              <w:rPr>
                <w:rStyle w:val="Hyperlink"/>
                <w:noProof/>
              </w:rPr>
              <w:t>Install Pymodb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C0ED4B" w14:textId="2D21E6D6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65" w:history="1">
            <w:r w:rsidRPr="00C7639A">
              <w:rPr>
                <w:rStyle w:val="Hyperlink"/>
                <w:noProof/>
              </w:rPr>
              <w:t>Wiring Hardwa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5C50AE" w14:textId="35913D00" w:rsidR="007C3859" w:rsidRDefault="007C385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124263766" w:history="1">
            <w:r w:rsidRPr="00C7639A">
              <w:rPr>
                <w:rStyle w:val="Hyperlink"/>
                <w:noProof/>
              </w:rPr>
              <w:t>Jobsheet 0 : Base 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8FF58E" w14:textId="220EB011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67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CC3A53" w14:textId="199E7E8A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68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E67804" w14:textId="0F29A5F0" w:rsidR="007C3859" w:rsidRDefault="007C385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124263769" w:history="1">
            <w:r w:rsidRPr="00C7639A">
              <w:rPr>
                <w:rStyle w:val="Hyperlink"/>
                <w:noProof/>
              </w:rPr>
              <w:t>Jobsheet 1 : Digital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970093" w14:textId="79B87637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70" w:history="1">
            <w:r w:rsidRPr="00C7639A">
              <w:rPr>
                <w:rStyle w:val="Hyperlink"/>
                <w:noProof/>
              </w:rPr>
              <w:t>Single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FE006A" w14:textId="636DCEC5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71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62A364" w14:textId="188B8116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72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233F13" w14:textId="51C76230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73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37663C" w14:textId="7434ABF3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74" w:history="1">
            <w:r w:rsidRPr="00C7639A">
              <w:rPr>
                <w:rStyle w:val="Hyperlink"/>
                <w:noProof/>
              </w:rPr>
              <w:t>Multiple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59FDB1" w14:textId="063727B5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75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66265F" w14:textId="14FD8357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76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DAF7C3" w14:textId="2873CD35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77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5FAC6A" w14:textId="37E06E1D" w:rsidR="007C3859" w:rsidRDefault="007C385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124263778" w:history="1">
            <w:r w:rsidRPr="00C7639A">
              <w:rPr>
                <w:rStyle w:val="Hyperlink"/>
                <w:noProof/>
              </w:rPr>
              <w:t>Jobsheet 2 : Digital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66174F" w14:textId="1E10951F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79" w:history="1">
            <w:r w:rsidRPr="00C7639A">
              <w:rPr>
                <w:rStyle w:val="Hyperlink"/>
                <w:noProof/>
              </w:rPr>
              <w:t>Single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98D90A" w14:textId="09D67EF4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80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CB15F8" w14:textId="62F0ED65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81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16B3EB" w14:textId="00D0664D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82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011CA1" w14:textId="24AECF0A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83" w:history="1">
            <w:r w:rsidRPr="00C7639A">
              <w:rPr>
                <w:rStyle w:val="Hyperlink"/>
                <w:noProof/>
              </w:rPr>
              <w:t>Multiple I</w:t>
            </w:r>
            <w:r w:rsidRPr="00C7639A">
              <w:rPr>
                <w:rStyle w:val="Hyperlink"/>
                <w:noProof/>
              </w:rPr>
              <w:t>n</w:t>
            </w:r>
            <w:r w:rsidRPr="00C7639A">
              <w:rPr>
                <w:rStyle w:val="Hyperlink"/>
                <w:noProof/>
              </w:rPr>
              <w:t>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B439A9" w14:textId="5A601501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84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14D4D2" w14:textId="6CEFF75D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85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35609D" w14:textId="69685536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86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C86FA0" w14:textId="44ACA756" w:rsidR="007C3859" w:rsidRDefault="007C385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124263787" w:history="1">
            <w:r w:rsidRPr="00C7639A">
              <w:rPr>
                <w:rStyle w:val="Hyperlink"/>
                <w:noProof/>
              </w:rPr>
              <w:t>Jobsheet 3 : Analog In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6F526C" w14:textId="41829D1A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88" w:history="1">
            <w:r w:rsidRPr="00C7639A">
              <w:rPr>
                <w:rStyle w:val="Hyperlink"/>
                <w:noProof/>
              </w:rPr>
              <w:t>Basi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B9D879" w14:textId="6DEBFF74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89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B24844" w14:textId="42A82DDB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90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8B15EB" w14:textId="546DADD2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91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D4C192" w14:textId="65893302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92" w:history="1">
            <w:r w:rsidRPr="00C7639A">
              <w:rPr>
                <w:rStyle w:val="Hyperlink"/>
                <w:noProof/>
              </w:rPr>
              <w:t>Custom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12D8C7" w14:textId="789EC3C7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93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1322DC" w14:textId="39BDBE3C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94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2D2039" w14:textId="5DC881AD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95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39FD6E" w14:textId="2713F185" w:rsidR="007C3859" w:rsidRDefault="007C385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124263796" w:history="1">
            <w:r w:rsidRPr="00C7639A">
              <w:rPr>
                <w:rStyle w:val="Hyperlink"/>
                <w:noProof/>
              </w:rPr>
              <w:t>Jobsheet 4 : Analog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BC2CD1" w14:textId="05CE646C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797" w:history="1">
            <w:r w:rsidRPr="00C7639A">
              <w:rPr>
                <w:rStyle w:val="Hyperlink"/>
                <w:noProof/>
              </w:rPr>
              <w:t>Basi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102F2F" w14:textId="465B1516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98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EEF13" w14:textId="7C75AC15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799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7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566CF1" w14:textId="41080437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800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7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9E2681" w14:textId="06E6C6D7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801" w:history="1">
            <w:r w:rsidRPr="00C7639A">
              <w:rPr>
                <w:rStyle w:val="Hyperlink"/>
                <w:noProof/>
              </w:rPr>
              <w:t>Customi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7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37EB3E" w14:textId="299687BC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802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7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489533" w14:textId="102B8F3D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803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7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9079AE" w14:textId="3AB0AD4D" w:rsidR="007C3859" w:rsidRDefault="007C3859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124263804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7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98CBDF" w14:textId="2AEB3510" w:rsidR="007C3859" w:rsidRDefault="007C385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124263805" w:history="1">
            <w:r w:rsidRPr="00C7639A">
              <w:rPr>
                <w:rStyle w:val="Hyperlink"/>
                <w:noProof/>
              </w:rPr>
              <w:t>Jobsheet 5 : Historical Grap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8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D204AC" w14:textId="126ACB4C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806" w:history="1">
            <w:r w:rsidRPr="00C7639A">
              <w:rPr>
                <w:rStyle w:val="Hyperlink"/>
                <w:noProof/>
              </w:rPr>
              <w:t>Program Lad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8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0A3271" w14:textId="4ABEC6F9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807" w:history="1">
            <w:r w:rsidRPr="00C7639A">
              <w:rPr>
                <w:rStyle w:val="Hyperlink"/>
                <w:noProof/>
              </w:rPr>
              <w:t>Program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8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3E11D5" w14:textId="2F5FBA79" w:rsidR="007C3859" w:rsidRDefault="007C385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124263808" w:history="1">
            <w:r w:rsidRPr="00C7639A">
              <w:rPr>
                <w:rStyle w:val="Hyperlink"/>
                <w:noProof/>
              </w:rPr>
              <w:t>Program Q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2638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233EF">
              <w:rPr>
                <w:noProof/>
                <w:webHidden/>
              </w:rPr>
              <w:t>8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D7FF95" w14:textId="6A3F1116" w:rsidR="00552184" w:rsidRDefault="00552184">
          <w:r>
            <w:rPr>
              <w:b/>
              <w:bCs/>
              <w:noProof/>
            </w:rPr>
            <w:fldChar w:fldCharType="end"/>
          </w:r>
        </w:p>
      </w:sdtContent>
    </w:sdt>
    <w:p w14:paraId="7457CF4B" w14:textId="77777777" w:rsidR="00552184" w:rsidRDefault="00552184" w:rsidP="00FE1938"/>
    <w:p w14:paraId="294EE0EF" w14:textId="5217F4C9" w:rsidR="00FE1938" w:rsidRDefault="00FE1938" w:rsidP="00FE1938">
      <w:pPr>
        <w:pStyle w:val="Heading1"/>
        <w:jc w:val="left"/>
      </w:pPr>
      <w:bookmarkStart w:id="2" w:name="_Toc124263757"/>
    </w:p>
    <w:p w14:paraId="7C169331" w14:textId="77777777" w:rsidR="00FE1938" w:rsidRPr="00FE1938" w:rsidRDefault="00FE1938" w:rsidP="00FE1938"/>
    <w:p w14:paraId="4480FC31" w14:textId="066D4724" w:rsidR="00DC57E3" w:rsidRDefault="00DC57E3" w:rsidP="00DC57E3">
      <w:pPr>
        <w:pStyle w:val="Heading1"/>
      </w:pPr>
      <w:proofErr w:type="spellStart"/>
      <w:r>
        <w:lastRenderedPageBreak/>
        <w:t>Persiapan</w:t>
      </w:r>
      <w:bookmarkEnd w:id="2"/>
      <w:proofErr w:type="spellEnd"/>
    </w:p>
    <w:p w14:paraId="124ABE95" w14:textId="587E1758" w:rsidR="00DC57E3" w:rsidRDefault="00DC57E3" w:rsidP="00DC57E3"/>
    <w:p w14:paraId="53D839AD" w14:textId="1151B3E2" w:rsidR="00DC57E3" w:rsidRDefault="004A60EF" w:rsidP="00DC57E3">
      <w:pPr>
        <w:pStyle w:val="Heading2"/>
      </w:pPr>
      <w:bookmarkStart w:id="3" w:name="_Toc124263758"/>
      <w:proofErr w:type="spellStart"/>
      <w:r>
        <w:t>Pengenalan</w:t>
      </w:r>
      <w:proofErr w:type="spellEnd"/>
      <w:r w:rsidR="00DC57E3">
        <w:t xml:space="preserve"> Software Tools</w:t>
      </w:r>
      <w:bookmarkEnd w:id="3"/>
    </w:p>
    <w:p w14:paraId="378C1FD6" w14:textId="6A7C65DF" w:rsidR="00DC57E3" w:rsidRDefault="00DC57E3" w:rsidP="00DC57E3">
      <w:pPr>
        <w:pStyle w:val="Heading2"/>
      </w:pPr>
    </w:p>
    <w:p w14:paraId="415D09DB" w14:textId="1396B5D7" w:rsidR="00602245" w:rsidRDefault="00602245" w:rsidP="00602245">
      <w:pPr>
        <w:pStyle w:val="Heading3"/>
      </w:pPr>
      <w:bookmarkStart w:id="4" w:name="_Toc124263759"/>
      <w:r>
        <w:t>Notepad++</w:t>
      </w:r>
      <w:bookmarkEnd w:id="4"/>
    </w:p>
    <w:p w14:paraId="17CAC071" w14:textId="77777777" w:rsidR="007C3859" w:rsidRPr="007C3859" w:rsidRDefault="007C3859" w:rsidP="007C3859"/>
    <w:p w14:paraId="2C57F3E8" w14:textId="77777777" w:rsidR="007C3859" w:rsidRDefault="007C3859" w:rsidP="007C3859">
      <w:pPr>
        <w:jc w:val="both"/>
      </w:pPr>
      <w:r>
        <w:t xml:space="preserve">Notepad++ </w:t>
      </w:r>
      <w:proofErr w:type="spellStart"/>
      <w:r>
        <w:t>adalah</w:t>
      </w:r>
      <w:proofErr w:type="spellEnd"/>
      <w:r>
        <w:t xml:space="preserve"> source code editor gratis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ganti</w:t>
      </w:r>
      <w:proofErr w:type="spellEnd"/>
      <w:r>
        <w:t xml:space="preserve"> notepad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. Notepad++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hasa C++ dan </w:t>
      </w:r>
      <w:proofErr w:type="spellStart"/>
      <w:r>
        <w:t>menggunakan</w:t>
      </w:r>
      <w:proofErr w:type="spellEnd"/>
      <w:r>
        <w:t xml:space="preserve"> Win32 API </w:t>
      </w:r>
      <w:proofErr w:type="spellStart"/>
      <w:r>
        <w:t>murni</w:t>
      </w:r>
      <w:proofErr w:type="spellEnd"/>
      <w:r>
        <w:t xml:space="preserve"> dan STL yang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program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CPU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ing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URL":"https://notepad-plus-plus.org/","accessed":{"date-parts":[["2022","8","4"]]},"author":[{"dropping-particle":"","family":"Ho","given":"Don","non-dropping-particle":"","parse-names":false,"suffix":""}],"id":"ITEM-1","issued":{"date-parts":[["2022"]]},"title":"What is Notepad++","type":"webpage"},"uris":["http://www.mendeley.com/documents/?uuid=e110b36e-814d-4581-8f8b-ebe983210b99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A8170D">
        <w:rPr>
          <w:noProof/>
        </w:rPr>
        <w:t>[17]</w:t>
      </w:r>
      <w:r>
        <w:fldChar w:fldCharType="end"/>
      </w:r>
      <w:r>
        <w:t xml:space="preserve">. Cara </w:t>
      </w:r>
      <w:proofErr w:type="spellStart"/>
      <w:r>
        <w:t>instal</w:t>
      </w:r>
      <w:proofErr w:type="spellEnd"/>
      <w:r>
        <w:t xml:space="preserve"> Notepad++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7" w:history="1">
        <w:r w:rsidRPr="00A33043">
          <w:rPr>
            <w:rStyle w:val="Hyperlink"/>
          </w:rPr>
          <w:t>https://notepad-plus-plus.org/downloads/</w:t>
        </w:r>
      </w:hyperlink>
      <w:r>
        <w:t xml:space="preserve"> </w:t>
      </w:r>
      <w:proofErr w:type="spellStart"/>
      <w:r>
        <w:t>lalu</w:t>
      </w:r>
      <w:proofErr w:type="spellEnd"/>
      <w:r>
        <w:t xml:space="preserve"> download installer yang paling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artinya</w:t>
      </w:r>
      <w:proofErr w:type="spellEnd"/>
      <w:r>
        <w:t xml:space="preserve"> paling </w:t>
      </w:r>
      <w:proofErr w:type="spellStart"/>
      <w:r>
        <w:t>baru</w:t>
      </w:r>
      <w:proofErr w:type="spellEnd"/>
      <w:r>
        <w:t xml:space="preserve">)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>.</w:t>
      </w:r>
    </w:p>
    <w:p w14:paraId="4534E891" w14:textId="77777777" w:rsidR="007C3859" w:rsidRDefault="007C3859" w:rsidP="007C3859">
      <w:pPr>
        <w:jc w:val="center"/>
      </w:pPr>
      <w:r>
        <w:rPr>
          <w:noProof/>
        </w:rPr>
        <w:drawing>
          <wp:inline distT="0" distB="0" distL="0" distR="0" wp14:anchorId="42FC1F61" wp14:editId="5D4C9C69">
            <wp:extent cx="3759958" cy="2114090"/>
            <wp:effectExtent l="0" t="0" r="0" b="0"/>
            <wp:docPr id="15" name="Picture 1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770909" cy="2120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5C30" w14:textId="38447620" w:rsidR="007C3859" w:rsidRDefault="007C3859" w:rsidP="007C385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yang paling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download dan </w:t>
      </w:r>
      <w:proofErr w:type="spellStart"/>
      <w:r>
        <w:t>instal</w:t>
      </w:r>
      <w:proofErr w:type="spellEnd"/>
      <w:r>
        <w:t xml:space="preserve">. Setelah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4F988FB" w14:textId="2CD8F7DB" w:rsidR="007C3859" w:rsidRDefault="007C3859" w:rsidP="002233EC">
      <w:pPr>
        <w:jc w:val="center"/>
      </w:pPr>
      <w:r>
        <w:rPr>
          <w:noProof/>
        </w:rPr>
        <w:lastRenderedPageBreak/>
        <w:drawing>
          <wp:inline distT="0" distB="0" distL="0" distR="0" wp14:anchorId="5F194F9E" wp14:editId="69105AAE">
            <wp:extent cx="3091218" cy="2695655"/>
            <wp:effectExtent l="0" t="0" r="0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, Word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097462" cy="270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8DC66" w14:textId="77777777" w:rsidR="007C3859" w:rsidRPr="00BF0FB6" w:rsidRDefault="007C3859" w:rsidP="007C3859">
      <w:pPr>
        <w:jc w:val="both"/>
      </w:pPr>
      <w:r>
        <w:t xml:space="preserve">Notepad++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kstensi</w:t>
      </w:r>
      <w:proofErr w:type="spellEnd"/>
      <w:r>
        <w:t xml:space="preserve"> </w:t>
      </w:r>
      <w:proofErr w:type="spellStart"/>
      <w:r>
        <w:t>qml</w:t>
      </w:r>
      <w:proofErr w:type="spellEnd"/>
      <w:r>
        <w:t>.</w:t>
      </w:r>
    </w:p>
    <w:p w14:paraId="758C8F07" w14:textId="77777777" w:rsidR="007C3859" w:rsidRPr="007C3859" w:rsidRDefault="007C3859" w:rsidP="007C3859"/>
    <w:p w14:paraId="271711FE" w14:textId="004059E9" w:rsidR="00602245" w:rsidRDefault="00602245" w:rsidP="00602245">
      <w:pPr>
        <w:pStyle w:val="Heading3"/>
      </w:pPr>
      <w:bookmarkStart w:id="5" w:name="_Toc124263760"/>
      <w:proofErr w:type="spellStart"/>
      <w:r>
        <w:t>Thonny</w:t>
      </w:r>
      <w:proofErr w:type="spellEnd"/>
      <w:r>
        <w:t xml:space="preserve"> IDE</w:t>
      </w:r>
      <w:bookmarkEnd w:id="5"/>
    </w:p>
    <w:p w14:paraId="3FC5F9CA" w14:textId="77777777" w:rsidR="00A91439" w:rsidRPr="00A91439" w:rsidRDefault="00A91439" w:rsidP="00A91439"/>
    <w:p w14:paraId="6DDA64F0" w14:textId="77777777" w:rsidR="00F94756" w:rsidRDefault="00F94756" w:rsidP="00A91439">
      <w:pPr>
        <w:ind w:firstLine="284"/>
        <w:jc w:val="both"/>
      </w:pP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adalah</w:t>
      </w:r>
      <w:proofErr w:type="spellEnd"/>
      <w:r w:rsidRPr="004E28E4">
        <w:t xml:space="preserve"> software yang </w:t>
      </w:r>
      <w:proofErr w:type="spellStart"/>
      <w:r w:rsidRPr="004E28E4">
        <w:t>dikembangkan</w:t>
      </w:r>
      <w:proofErr w:type="spellEnd"/>
      <w:r w:rsidRPr="004E28E4">
        <w:t xml:space="preserve"> oleh University of Tartu di Estonia yang </w:t>
      </w:r>
      <w:proofErr w:type="spellStart"/>
      <w:r w:rsidRPr="004E28E4">
        <w:t>diperuntukkan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programmer python </w:t>
      </w:r>
      <w:proofErr w:type="spellStart"/>
      <w:r w:rsidRPr="004E28E4">
        <w:t>pemula</w:t>
      </w:r>
      <w:proofErr w:type="spellEnd"/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merupakan</w:t>
      </w:r>
      <w:proofErr w:type="spellEnd"/>
      <w:r w:rsidRPr="004E28E4">
        <w:t xml:space="preserve"> software open source alias gratis dan </w:t>
      </w:r>
      <w:proofErr w:type="spellStart"/>
      <w:r w:rsidRPr="004E28E4">
        <w:t>memiliki</w:t>
      </w:r>
      <w:proofErr w:type="spellEnd"/>
      <w:r w:rsidRPr="004E28E4">
        <w:t xml:space="preserve"> </w:t>
      </w:r>
      <w:proofErr w:type="spellStart"/>
      <w:r w:rsidRPr="004E28E4">
        <w:t>lisensi</w:t>
      </w:r>
      <w:proofErr w:type="spellEnd"/>
      <w:r w:rsidRPr="004E28E4">
        <w:t xml:space="preserve"> GPL v3</w:t>
      </w:r>
      <w:r>
        <w:t xml:space="preserve"> </w:t>
      </w:r>
      <w:r>
        <w:fldChar w:fldCharType="begin" w:fldLock="1"/>
      </w:r>
      <w:r>
        <w:instrText>ADDIN CSL_CITATION {"citationItems":[{"id":"ITEM-1","itemData":{"ISBN":"9781450334402","author":[{"dropping-particle":"","family":"Annamaa","given":"Aivar","non-dropping-particle":"","parse-names":false,"suffix":""}],"container-title":"ITiCSE '15: Proceedings of the 2015 ACM Conference on Innovation and Technology in Computer Science Education","id":"ITEM-1","issue":"4","issued":{"date-parts":[["2015"]]},"page":"343","title":"Thonny , a Python IDE for Learning Programming Categories and Subject Descriptors","type":"article-journal","volume":"13"},"uris":["http://www.mendeley.com/documents/?uuid=23a6541d-020e-4638-9821-470541f0646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1A0A6F">
        <w:rPr>
          <w:noProof/>
        </w:rPr>
        <w:t>[16]</w:t>
      </w:r>
      <w:r>
        <w:fldChar w:fldCharType="end"/>
      </w:r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sudah</w:t>
      </w:r>
      <w:proofErr w:type="spellEnd"/>
      <w:r w:rsidRPr="004E28E4">
        <w:t xml:space="preserve"> </w:t>
      </w:r>
      <w:proofErr w:type="spellStart"/>
      <w:r w:rsidRPr="004E28E4">
        <w:t>memiliki</w:t>
      </w:r>
      <w:proofErr w:type="spellEnd"/>
      <w:r w:rsidRPr="004E28E4">
        <w:t xml:space="preserve"> Python 3.7 </w:t>
      </w:r>
      <w:proofErr w:type="spellStart"/>
      <w:r w:rsidRPr="004E28E4">
        <w:t>didalamnya</w:t>
      </w:r>
      <w:proofErr w:type="spellEnd"/>
      <w:r w:rsidRPr="004E28E4">
        <w:t xml:space="preserve"> yang </w:t>
      </w:r>
      <w:proofErr w:type="spellStart"/>
      <w:r w:rsidRPr="004E28E4">
        <w:t>akan</w:t>
      </w:r>
      <w:proofErr w:type="spellEnd"/>
      <w:r w:rsidRPr="004E28E4">
        <w:t xml:space="preserve"> </w:t>
      </w:r>
      <w:proofErr w:type="spellStart"/>
      <w:r w:rsidRPr="004E28E4">
        <w:t>memudahkan</w:t>
      </w:r>
      <w:proofErr w:type="spellEnd"/>
      <w:r w:rsidRPr="004E28E4">
        <w:t xml:space="preserve"> </w:t>
      </w:r>
      <w:proofErr w:type="spellStart"/>
      <w:r w:rsidRPr="004E28E4">
        <w:t>pengguna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</w:t>
      </w:r>
      <w:proofErr w:type="spellStart"/>
      <w:r w:rsidRPr="004E28E4">
        <w:t>mengeksekusi</w:t>
      </w:r>
      <w:proofErr w:type="spellEnd"/>
      <w:r w:rsidRPr="004E28E4">
        <w:t xml:space="preserve"> program </w:t>
      </w:r>
      <w:proofErr w:type="spellStart"/>
      <w:r w:rsidRPr="004E28E4">
        <w:t>dengan</w:t>
      </w:r>
      <w:proofErr w:type="spellEnd"/>
      <w:r w:rsidRPr="004E28E4">
        <w:t xml:space="preserve"> </w:t>
      </w:r>
      <w:proofErr w:type="spellStart"/>
      <w:r w:rsidRPr="004E28E4">
        <w:t>cepat</w:t>
      </w:r>
      <w:proofErr w:type="spellEnd"/>
      <w:r w:rsidRPr="004E28E4">
        <w:t>.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tst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10" w:history="1">
        <w:r w:rsidRPr="00463DB0">
          <w:rPr>
            <w:rStyle w:val="Hyperlink"/>
          </w:rPr>
          <w:t>https://thonny.org/</w:t>
        </w:r>
      </w:hyperlink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gunakan</w:t>
      </w:r>
      <w:proofErr w:type="spellEnd"/>
      <w:r>
        <w:t xml:space="preserve">. Ada 3 </w:t>
      </w:r>
      <w:proofErr w:type="spellStart"/>
      <w:r>
        <w:t>ops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Windows, MacOS, dan Linux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man</w:t>
      </w:r>
      <w:proofErr w:type="spellEnd"/>
      <w:r>
        <w:t xml:space="preserve"> thonny.or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E5F4B50" w14:textId="77777777" w:rsidR="00F94756" w:rsidRDefault="00F94756" w:rsidP="00F94756">
      <w:pPr>
        <w:jc w:val="center"/>
      </w:pPr>
      <w:r>
        <w:rPr>
          <w:noProof/>
        </w:rPr>
        <w:lastRenderedPageBreak/>
        <w:drawing>
          <wp:inline distT="0" distB="0" distL="0" distR="0" wp14:anchorId="57AF420A" wp14:editId="79855D5C">
            <wp:extent cx="3174521" cy="2941245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16708" r="27898" b="8720"/>
                    <a:stretch/>
                  </pic:blipFill>
                  <pic:spPr bwMode="auto">
                    <a:xfrm>
                      <a:off x="0" y="0"/>
                      <a:ext cx="3174913" cy="2941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AE851" w14:textId="0A157355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download version </w:t>
      </w:r>
      <w:proofErr w:type="spellStart"/>
      <w:r>
        <w:t>sesua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. Setelah </w:t>
      </w:r>
      <w:proofErr w:type="spellStart"/>
      <w:r>
        <w:t>selesai</w:t>
      </w:r>
      <w:proofErr w:type="spellEnd"/>
      <w:r>
        <w:t xml:space="preserve"> proses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D9F3801" w14:textId="77777777" w:rsidR="00F94756" w:rsidRDefault="00F94756" w:rsidP="00F94756">
      <w:pPr>
        <w:jc w:val="center"/>
      </w:pPr>
      <w:r>
        <w:rPr>
          <w:noProof/>
        </w:rPr>
        <w:drawing>
          <wp:inline distT="0" distB="0" distL="0" distR="0" wp14:anchorId="0C5B8990" wp14:editId="2EB90599">
            <wp:extent cx="4106173" cy="2308755"/>
            <wp:effectExtent l="0" t="0" r="0" b="0"/>
            <wp:docPr id="18" name="Picture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123962" cy="2318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4A45" w14:textId="77777777" w:rsidR="00F94756" w:rsidRDefault="00F94756" w:rsidP="00F94756">
      <w:pPr>
        <w:jc w:val="center"/>
      </w:pPr>
      <w:bookmarkStart w:id="6" w:name="_Toc110517852"/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r>
        <w:t xml:space="preserve">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.</w:t>
      </w:r>
      <w:bookmarkEnd w:id="6"/>
    </w:p>
    <w:p w14:paraId="404C4839" w14:textId="7DD3FAEE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ing dan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shell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running cod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disitu</w:t>
      </w:r>
      <w:proofErr w:type="spellEnd"/>
      <w:r>
        <w:t>.</w:t>
      </w:r>
    </w:p>
    <w:p w14:paraId="484E6E21" w14:textId="4CDE9476" w:rsidR="00277E24" w:rsidRDefault="00277E24" w:rsidP="00F94756"/>
    <w:p w14:paraId="11F26237" w14:textId="1AAE8850" w:rsidR="00D93372" w:rsidRDefault="00D93372" w:rsidP="00F94756"/>
    <w:p w14:paraId="18DD58D7" w14:textId="1B46F826" w:rsidR="00D93372" w:rsidRDefault="00D93372" w:rsidP="00F94756"/>
    <w:p w14:paraId="0CAA7DCF" w14:textId="77777777" w:rsidR="00D93372" w:rsidRPr="00F94756" w:rsidRDefault="00D93372" w:rsidP="00F94756"/>
    <w:p w14:paraId="4A27EB07" w14:textId="0BF4DE1D" w:rsidR="00602245" w:rsidRDefault="00602245" w:rsidP="00602245">
      <w:pPr>
        <w:pStyle w:val="Heading3"/>
      </w:pPr>
      <w:bookmarkStart w:id="7" w:name="_Toc124263761"/>
      <w:proofErr w:type="spellStart"/>
      <w:r>
        <w:lastRenderedPageBreak/>
        <w:t>Outseal</w:t>
      </w:r>
      <w:proofErr w:type="spellEnd"/>
      <w:r>
        <w:t xml:space="preserve"> Studio</w:t>
      </w:r>
      <w:bookmarkEnd w:id="7"/>
    </w:p>
    <w:p w14:paraId="4BF9B2E9" w14:textId="77777777" w:rsidR="00D93372" w:rsidRPr="00D93372" w:rsidRDefault="00D93372" w:rsidP="00D93372"/>
    <w:p w14:paraId="479797E8" w14:textId="7509970E" w:rsidR="00D93372" w:rsidRDefault="00D93372" w:rsidP="00D93372">
      <w:pPr>
        <w:jc w:val="both"/>
      </w:pP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</w:t>
      </w:r>
      <w:proofErr w:type="spellStart"/>
      <w:r w:rsidRPr="00D93372">
        <w:t>sebuah</w:t>
      </w:r>
      <w:proofErr w:type="spellEnd"/>
      <w:r w:rsidRPr="00D93372">
        <w:t xml:space="preserve"> </w:t>
      </w:r>
      <w:proofErr w:type="spellStart"/>
      <w:r w:rsidRPr="00D93372">
        <w:t>teknologi</w:t>
      </w:r>
      <w:proofErr w:type="spellEnd"/>
      <w:r w:rsidRPr="00D93372">
        <w:t xml:space="preserve"> </w:t>
      </w:r>
      <w:proofErr w:type="spellStart"/>
      <w:r w:rsidRPr="00D93372">
        <w:t>otomasi</w:t>
      </w:r>
      <w:proofErr w:type="spellEnd"/>
      <w:r w:rsidRPr="00D93372">
        <w:t xml:space="preserve"> </w:t>
      </w:r>
      <w:proofErr w:type="spellStart"/>
      <w:r w:rsidRPr="00D93372">
        <w:t>karya</w:t>
      </w:r>
      <w:proofErr w:type="spellEnd"/>
      <w:r w:rsidRPr="00D93372">
        <w:t xml:space="preserve"> </w:t>
      </w:r>
      <w:proofErr w:type="spellStart"/>
      <w:r w:rsidRPr="00D93372">
        <w:t>anak</w:t>
      </w:r>
      <w:proofErr w:type="spellEnd"/>
      <w:r w:rsidRPr="00D93372">
        <w:t xml:space="preserve"> </w:t>
      </w:r>
      <w:proofErr w:type="spellStart"/>
      <w:r w:rsidRPr="00D93372">
        <w:t>bangsa</w:t>
      </w:r>
      <w:proofErr w:type="spellEnd"/>
      <w:r w:rsidRPr="00D93372">
        <w:t xml:space="preserve">. </w:t>
      </w:r>
      <w:proofErr w:type="spellStart"/>
      <w:r w:rsidRPr="00D93372">
        <w:t>Produk</w:t>
      </w:r>
      <w:proofErr w:type="spellEnd"/>
      <w:r w:rsidRPr="00D93372">
        <w:t xml:space="preserve">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LC (</w:t>
      </w:r>
      <w:proofErr w:type="spellStart"/>
      <w:r w:rsidRPr="00D93372">
        <w:t>Progammable</w:t>
      </w:r>
      <w:proofErr w:type="spellEnd"/>
      <w:r w:rsidRPr="00D93372">
        <w:t xml:space="preserve"> Logic Controller), </w:t>
      </w:r>
      <w:proofErr w:type="gramStart"/>
      <w:r w:rsidRPr="00D93372">
        <w:t>HMI(</w:t>
      </w:r>
      <w:proofErr w:type="gramEnd"/>
      <w:r w:rsidRPr="00D93372">
        <w:t xml:space="preserve">Human Machine Interface) dan </w:t>
      </w:r>
      <w:proofErr w:type="spellStart"/>
      <w:r w:rsidRPr="00D93372">
        <w:t>modul-modul</w:t>
      </w:r>
      <w:proofErr w:type="spellEnd"/>
      <w:r w:rsidRPr="00D93372">
        <w:t xml:space="preserve"> yang lain. PLC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dibuat</w:t>
      </w:r>
      <w:proofErr w:type="spellEnd"/>
      <w:r w:rsidRPr="00D93372">
        <w:t xml:space="preserve"> </w:t>
      </w:r>
      <w:proofErr w:type="spellStart"/>
      <w:r w:rsidRPr="00D93372">
        <w:t>berbasis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bootloader dan </w:t>
      </w:r>
      <w:proofErr w:type="spellStart"/>
      <w:r w:rsidRPr="00D93372">
        <w:t>desain</w:t>
      </w:r>
      <w:proofErr w:type="spellEnd"/>
      <w:r w:rsidRPr="00D93372">
        <w:t xml:space="preserve"> hard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dibuka</w:t>
      </w:r>
      <w:proofErr w:type="spellEnd"/>
      <w:r w:rsidRPr="00D93372">
        <w:t xml:space="preserve"> </w:t>
      </w:r>
      <w:proofErr w:type="spellStart"/>
      <w:r w:rsidRPr="00D93372">
        <w:t>untuk</w:t>
      </w:r>
      <w:proofErr w:type="spellEnd"/>
      <w:r w:rsidRPr="00D93372">
        <w:t xml:space="preserve"> </w:t>
      </w:r>
      <w:proofErr w:type="spellStart"/>
      <w:r w:rsidRPr="00D93372">
        <w:t>umum</w:t>
      </w:r>
      <w:proofErr w:type="spellEnd"/>
      <w:r w:rsidRPr="00D93372">
        <w:t xml:space="preserve">, </w:t>
      </w:r>
      <w:proofErr w:type="spellStart"/>
      <w:r w:rsidRPr="00D93372">
        <w:t>artinya</w:t>
      </w:r>
      <w:proofErr w:type="spellEnd"/>
      <w:r w:rsidRPr="00D93372">
        <w:t xml:space="preserve"> </w:t>
      </w:r>
      <w:proofErr w:type="spellStart"/>
      <w:r w:rsidRPr="00D93372">
        <w:t>anda</w:t>
      </w:r>
      <w:proofErr w:type="spellEnd"/>
      <w:r w:rsidRPr="00D93372">
        <w:t xml:space="preserve"> </w:t>
      </w:r>
      <w:proofErr w:type="spellStart"/>
      <w:r w:rsidRPr="00D93372">
        <w:t>bisa</w:t>
      </w:r>
      <w:proofErr w:type="spellEnd"/>
      <w:r w:rsidRPr="00D93372">
        <w:t xml:space="preserve"> download dan </w:t>
      </w:r>
      <w:proofErr w:type="spellStart"/>
      <w:r w:rsidRPr="00D93372">
        <w:t>mempelajari</w:t>
      </w:r>
      <w:proofErr w:type="spellEnd"/>
      <w:r w:rsidRPr="00D93372">
        <w:t xml:space="preserve"> </w:t>
      </w:r>
      <w:proofErr w:type="spellStart"/>
      <w:r w:rsidRPr="00D93372">
        <w:t>rangkaian</w:t>
      </w:r>
      <w:proofErr w:type="spellEnd"/>
      <w:r w:rsidRPr="00D93372">
        <w:t xml:space="preserve"> </w:t>
      </w:r>
      <w:proofErr w:type="spellStart"/>
      <w:r w:rsidRPr="00D93372">
        <w:t>elektroniknya</w:t>
      </w:r>
      <w:proofErr w:type="spellEnd"/>
      <w:r w:rsidRPr="00D93372">
        <w:t xml:space="preserve"> </w:t>
      </w:r>
      <w:proofErr w:type="spellStart"/>
      <w:r w:rsidRPr="00D93372">
        <w:t>secara</w:t>
      </w:r>
      <w:proofErr w:type="spellEnd"/>
      <w:r w:rsidRPr="00D93372">
        <w:t xml:space="preserve"> </w:t>
      </w:r>
      <w:proofErr w:type="spellStart"/>
      <w:r w:rsidRPr="00D93372">
        <w:t>bebas</w:t>
      </w:r>
      <w:proofErr w:type="spellEnd"/>
      <w:r w:rsidRPr="00D93372">
        <w:t xml:space="preserve"> </w:t>
      </w:r>
      <w:proofErr w:type="spellStart"/>
      <w:r w:rsidRPr="00D93372">
        <w:t>serta</w:t>
      </w:r>
      <w:proofErr w:type="spellEnd"/>
      <w:r w:rsidRPr="00D93372">
        <w:t xml:space="preserve"> </w:t>
      </w:r>
      <w:proofErr w:type="spellStart"/>
      <w:r w:rsidRPr="00D93372">
        <w:t>membuat</w:t>
      </w:r>
      <w:proofErr w:type="spellEnd"/>
      <w:r w:rsidRPr="00D93372">
        <w:t xml:space="preserve"> </w:t>
      </w:r>
      <w:proofErr w:type="spellStart"/>
      <w:r w:rsidRPr="00D93372">
        <w:t>sendiri</w:t>
      </w:r>
      <w:proofErr w:type="spellEnd"/>
      <w:r w:rsidRPr="00D93372">
        <w:t xml:space="preserve"> di </w:t>
      </w:r>
      <w:proofErr w:type="spellStart"/>
      <w:r w:rsidRPr="00D93372">
        <w:t>rumah</w:t>
      </w:r>
      <w:proofErr w:type="spellEnd"/>
      <w:r w:rsidRPr="00D93372">
        <w:t xml:space="preserve"> </w:t>
      </w:r>
      <w:proofErr w:type="spellStart"/>
      <w:r w:rsidRPr="00D93372">
        <w:t>menggunakan</w:t>
      </w:r>
      <w:proofErr w:type="spellEnd"/>
      <w:r w:rsidRPr="00D93372">
        <w:t xml:space="preserve"> </w:t>
      </w:r>
      <w:proofErr w:type="spellStart"/>
      <w:r w:rsidRPr="00D93372">
        <w:t>papan</w:t>
      </w:r>
      <w:proofErr w:type="spellEnd"/>
      <w:r w:rsidRPr="00D93372">
        <w:t xml:space="preserve"> </w:t>
      </w:r>
      <w:proofErr w:type="spellStart"/>
      <w:r w:rsidRPr="00D93372">
        <w:t>mikrokontroller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</w:t>
      </w:r>
      <w:proofErr w:type="spellStart"/>
      <w:r w:rsidRPr="00D93372">
        <w:t>dengan</w:t>
      </w:r>
      <w:proofErr w:type="spellEnd"/>
      <w:r w:rsidRPr="00D93372">
        <w:t xml:space="preserve"> </w:t>
      </w:r>
      <w:proofErr w:type="spellStart"/>
      <w:r w:rsidRPr="00D93372">
        <w:t>harga</w:t>
      </w:r>
      <w:proofErr w:type="spellEnd"/>
      <w:r w:rsidRPr="00D93372">
        <w:t xml:space="preserve"> yang </w:t>
      </w:r>
      <w:proofErr w:type="spellStart"/>
      <w:r w:rsidRPr="00D93372">
        <w:t>terjangkau</w:t>
      </w:r>
      <w:proofErr w:type="spellEnd"/>
      <w:r w:rsidRPr="00D93372">
        <w:t xml:space="preserve">. Dan yang </w:t>
      </w:r>
      <w:proofErr w:type="spellStart"/>
      <w:r w:rsidRPr="00D93372">
        <w:t>menarik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soft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rogram visual (ladder diagram), </w:t>
      </w:r>
      <w:proofErr w:type="spellStart"/>
      <w:r w:rsidRPr="00D93372">
        <w:t>berbahasa</w:t>
      </w:r>
      <w:proofErr w:type="spellEnd"/>
      <w:r w:rsidRPr="00D93372">
        <w:t xml:space="preserve"> Indonesia dan juga </w:t>
      </w:r>
      <w:proofErr w:type="spellStart"/>
      <w:r w:rsidRPr="00D93372">
        <w:t>dibuat</w:t>
      </w:r>
      <w:proofErr w:type="spellEnd"/>
      <w:r w:rsidRPr="00D93372">
        <w:t xml:space="preserve"> gratis.</w:t>
      </w:r>
    </w:p>
    <w:p w14:paraId="58EA6E0F" w14:textId="77777777" w:rsidR="00D93372" w:rsidRPr="00D93372" w:rsidRDefault="00D93372" w:rsidP="00D93372"/>
    <w:p w14:paraId="7852742A" w14:textId="3B8C3F2D" w:rsidR="00DC57E3" w:rsidRDefault="00DC57E3" w:rsidP="00DC57E3">
      <w:pPr>
        <w:pStyle w:val="Heading2"/>
      </w:pPr>
      <w:bookmarkStart w:id="8" w:name="_Toc124263762"/>
      <w:proofErr w:type="spellStart"/>
      <w:r>
        <w:t>Instalasi</w:t>
      </w:r>
      <w:proofErr w:type="spellEnd"/>
      <w:r>
        <w:t xml:space="preserve"> Library Python</w:t>
      </w:r>
      <w:bookmarkEnd w:id="8"/>
      <w:r>
        <w:t xml:space="preserve"> </w:t>
      </w:r>
    </w:p>
    <w:p w14:paraId="0E6076B2" w14:textId="4395096E" w:rsidR="002E7BAF" w:rsidRDefault="002E7BAF" w:rsidP="004A08C3">
      <w:pPr>
        <w:pStyle w:val="Heading2"/>
      </w:pPr>
    </w:p>
    <w:p w14:paraId="4797A524" w14:textId="290C926D" w:rsidR="004A08C3" w:rsidRDefault="004A08C3" w:rsidP="00DB3277">
      <w:pPr>
        <w:pStyle w:val="Heading3"/>
      </w:pPr>
      <w:bookmarkStart w:id="9" w:name="_Toc124263763"/>
      <w:r>
        <w:t>Install PyQt5</w:t>
      </w:r>
      <w:bookmarkEnd w:id="9"/>
    </w:p>
    <w:p w14:paraId="625A31DE" w14:textId="77777777" w:rsidR="00A91439" w:rsidRPr="00A91439" w:rsidRDefault="00A91439" w:rsidP="00A91439"/>
    <w:p w14:paraId="4EBD254D" w14:textId="213D2977" w:rsidR="00DB3277" w:rsidRDefault="009E6E48" w:rsidP="00DB3277">
      <w:r w:rsidRPr="009E6E48">
        <w:drawing>
          <wp:inline distT="0" distB="0" distL="0" distR="0" wp14:anchorId="426C7859" wp14:editId="315528DE">
            <wp:extent cx="5943600" cy="4179570"/>
            <wp:effectExtent l="0" t="0" r="0" b="0"/>
            <wp:docPr id="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123F50A-3262-426C-A1AC-1F849124E2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123F50A-3262-426C-A1AC-1F849124E2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9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9AF64" w14:textId="77777777" w:rsidR="00DB3277" w:rsidRPr="00DB3277" w:rsidRDefault="00DB3277" w:rsidP="00DB3277"/>
    <w:p w14:paraId="61BC7B42" w14:textId="249C8F79" w:rsidR="004A08C3" w:rsidRDefault="004A08C3" w:rsidP="00DB3277">
      <w:pPr>
        <w:pStyle w:val="Heading3"/>
      </w:pPr>
      <w:bookmarkStart w:id="10" w:name="_Toc124263764"/>
      <w:r>
        <w:lastRenderedPageBreak/>
        <w:t xml:space="preserve">Install </w:t>
      </w:r>
      <w:proofErr w:type="spellStart"/>
      <w:r>
        <w:t>Pymodbus</w:t>
      </w:r>
      <w:bookmarkEnd w:id="10"/>
      <w:proofErr w:type="spellEnd"/>
    </w:p>
    <w:p w14:paraId="2538D9AB" w14:textId="77777777" w:rsidR="002B7737" w:rsidRPr="002B7737" w:rsidRDefault="002B7737" w:rsidP="002B7737"/>
    <w:p w14:paraId="6E6F6C27" w14:textId="45668BE3" w:rsidR="004A08C3" w:rsidRDefault="009E6E48" w:rsidP="009E6E48">
      <w:pPr>
        <w:jc w:val="center"/>
      </w:pPr>
      <w:r w:rsidRPr="009E6E48">
        <w:drawing>
          <wp:inline distT="0" distB="0" distL="0" distR="0" wp14:anchorId="39B3EE1F" wp14:editId="46C300F0">
            <wp:extent cx="5137933" cy="3479852"/>
            <wp:effectExtent l="0" t="0" r="5715" b="6350"/>
            <wp:docPr id="1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68B9ACD-8ED8-4217-8CB5-511C2BC4D1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68B9ACD-8ED8-4217-8CB5-511C2BC4D1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4"/>
                    <a:srcRect b="36551"/>
                    <a:stretch/>
                  </pic:blipFill>
                  <pic:spPr>
                    <a:xfrm>
                      <a:off x="0" y="0"/>
                      <a:ext cx="5137933" cy="34798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15EE2" w14:textId="1B4E7605" w:rsidR="009E6E48" w:rsidRDefault="009E6E48" w:rsidP="009E6E48">
      <w:pPr>
        <w:jc w:val="center"/>
      </w:pPr>
      <w:r w:rsidRPr="009E6E48">
        <w:lastRenderedPageBreak/>
        <w:drawing>
          <wp:inline distT="0" distB="0" distL="0" distR="0" wp14:anchorId="38859CEB" wp14:editId="78E1C0BB">
            <wp:extent cx="2698229" cy="4227226"/>
            <wp:effectExtent l="0" t="0" r="6985" b="1905"/>
            <wp:docPr id="1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0FE2C2C-B282-4277-A6CF-42EE68CE8A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0FE2C2C-B282-4277-A6CF-42EE68CE8A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5"/>
                    <a:srcRect l="32859" t="6136" r="25258" b="32224"/>
                    <a:stretch/>
                  </pic:blipFill>
                  <pic:spPr>
                    <a:xfrm>
                      <a:off x="0" y="0"/>
                      <a:ext cx="2698229" cy="42272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260CE" w14:textId="74AE6512" w:rsidR="009E6E48" w:rsidRDefault="009E6E48" w:rsidP="009E6E48">
      <w:pPr>
        <w:jc w:val="center"/>
      </w:pPr>
    </w:p>
    <w:p w14:paraId="6168488A" w14:textId="78FA7C1D" w:rsidR="009E6E48" w:rsidRDefault="009E6E48" w:rsidP="009E6E48">
      <w:pPr>
        <w:jc w:val="center"/>
      </w:pPr>
      <w:r w:rsidRPr="009E6E48">
        <w:drawing>
          <wp:inline distT="0" distB="0" distL="0" distR="0" wp14:anchorId="3C786856" wp14:editId="5EC109A7">
            <wp:extent cx="5943600" cy="1807845"/>
            <wp:effectExtent l="0" t="0" r="0" b="1905"/>
            <wp:docPr id="1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AE9B0AE-6AEB-4F41-B69D-A7E9AAFB9E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AE9B0AE-6AEB-4F41-B69D-A7E9AAFB9E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6"/>
                    <a:srcRect t="72131" r="3044"/>
                    <a:stretch/>
                  </pic:blipFill>
                  <pic:spPr>
                    <a:xfrm>
                      <a:off x="0" y="0"/>
                      <a:ext cx="5943600" cy="1807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52B031" w14:textId="1565996A" w:rsidR="009E6E48" w:rsidRDefault="009E6E48" w:rsidP="009E6E48">
      <w:pPr>
        <w:jc w:val="center"/>
      </w:pPr>
      <w:r w:rsidRPr="009E6E48">
        <w:drawing>
          <wp:inline distT="0" distB="0" distL="0" distR="0" wp14:anchorId="17556F18" wp14:editId="4393AFFB">
            <wp:extent cx="4638675" cy="914400"/>
            <wp:effectExtent l="0" t="0" r="9525" b="0"/>
            <wp:docPr id="13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2C1D3188-2921-4DA4-BF87-483650FC4E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2C1D3188-2921-4DA4-BF87-483650FC4E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638675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BB3698" w14:textId="38176C9E" w:rsidR="009E6E48" w:rsidRPr="004A08C3" w:rsidRDefault="009E6E48" w:rsidP="009E6E48">
      <w:pPr>
        <w:jc w:val="center"/>
      </w:pPr>
      <w:r w:rsidRPr="009E6E48">
        <w:lastRenderedPageBreak/>
        <w:drawing>
          <wp:inline distT="0" distB="0" distL="0" distR="0" wp14:anchorId="75AEAC62" wp14:editId="49181447">
            <wp:extent cx="4638675" cy="1316707"/>
            <wp:effectExtent l="0" t="0" r="0" b="0"/>
            <wp:docPr id="14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883C0444-7E6F-4D20-8947-05E67CCD41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883C0444-7E6F-4D20-8947-05E67CCD41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638675" cy="13167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31D2C" w14:textId="77777777" w:rsidR="000B48A0" w:rsidRDefault="000B48A0" w:rsidP="000B48A0">
      <w:bookmarkStart w:id="11" w:name="_Toc124263765"/>
    </w:p>
    <w:p w14:paraId="6D5DFF04" w14:textId="77777777" w:rsidR="000B48A0" w:rsidRDefault="000B48A0" w:rsidP="000B48A0"/>
    <w:p w14:paraId="76EB8139" w14:textId="77777777" w:rsidR="000B48A0" w:rsidRDefault="000B48A0" w:rsidP="000B48A0"/>
    <w:p w14:paraId="20454BBC" w14:textId="77777777" w:rsidR="000B48A0" w:rsidRDefault="000B48A0" w:rsidP="000B48A0"/>
    <w:p w14:paraId="030BC83F" w14:textId="77777777" w:rsidR="000B48A0" w:rsidRDefault="000B48A0" w:rsidP="000B48A0"/>
    <w:p w14:paraId="0891528B" w14:textId="77777777" w:rsidR="000B48A0" w:rsidRDefault="000B48A0" w:rsidP="000B48A0"/>
    <w:p w14:paraId="229D48AA" w14:textId="77777777" w:rsidR="000B48A0" w:rsidRDefault="000B48A0" w:rsidP="000B48A0"/>
    <w:p w14:paraId="29D4079A" w14:textId="77777777" w:rsidR="000B48A0" w:rsidRDefault="000B48A0" w:rsidP="000B48A0"/>
    <w:p w14:paraId="6649C5D8" w14:textId="7C71243F" w:rsidR="000B48A0" w:rsidRDefault="000B48A0" w:rsidP="000B48A0"/>
    <w:p w14:paraId="1B886E9D" w14:textId="5C083BE6" w:rsidR="00EC7E35" w:rsidRDefault="00EC7E35" w:rsidP="000B48A0"/>
    <w:p w14:paraId="42EECF9B" w14:textId="5E9F3A1C" w:rsidR="00EC7E35" w:rsidRDefault="00EC7E35" w:rsidP="000B48A0"/>
    <w:p w14:paraId="1D8524FB" w14:textId="17E87EBD" w:rsidR="00EC7E35" w:rsidRDefault="00EC7E35" w:rsidP="000B48A0"/>
    <w:p w14:paraId="4D52CC0F" w14:textId="7C6B4C83" w:rsidR="00EC7E35" w:rsidRDefault="00EC7E35" w:rsidP="000B48A0"/>
    <w:p w14:paraId="3B634177" w14:textId="69D34014" w:rsidR="00EC7E35" w:rsidRDefault="00EC7E35" w:rsidP="000B48A0"/>
    <w:p w14:paraId="684E34E7" w14:textId="1B506281" w:rsidR="00EC7E35" w:rsidRDefault="00EC7E35" w:rsidP="000B48A0"/>
    <w:p w14:paraId="75DFA782" w14:textId="202A0C5B" w:rsidR="00EC7E35" w:rsidRDefault="00EC7E35" w:rsidP="000B48A0"/>
    <w:p w14:paraId="0828C8B8" w14:textId="1FA8DD2A" w:rsidR="00EC7E35" w:rsidRDefault="00EC7E35" w:rsidP="000B48A0"/>
    <w:p w14:paraId="2C394F14" w14:textId="2D9B7C4C" w:rsidR="00EC7E35" w:rsidRDefault="00EC7E35" w:rsidP="000B48A0"/>
    <w:p w14:paraId="40FC34C5" w14:textId="26813625" w:rsidR="00EC7E35" w:rsidRDefault="00EC7E35" w:rsidP="000B48A0"/>
    <w:p w14:paraId="4606F558" w14:textId="13FF0AE3" w:rsidR="00EC7E35" w:rsidRDefault="00EC7E35" w:rsidP="000B48A0"/>
    <w:p w14:paraId="3A5158BE" w14:textId="77777777" w:rsidR="00EC7E35" w:rsidRDefault="00EC7E35" w:rsidP="000B48A0"/>
    <w:p w14:paraId="2496F1C4" w14:textId="381518A9" w:rsidR="000B48A0" w:rsidRDefault="000B48A0" w:rsidP="002E7BAF">
      <w:pPr>
        <w:pStyle w:val="Heading2"/>
      </w:pPr>
    </w:p>
    <w:p w14:paraId="1C5FDC8B" w14:textId="77777777" w:rsidR="002B7737" w:rsidRPr="002B7737" w:rsidRDefault="002B7737" w:rsidP="002B7737"/>
    <w:p w14:paraId="5AD6E41F" w14:textId="14949EA6" w:rsidR="002E7BAF" w:rsidRDefault="002E7BAF" w:rsidP="002E7BAF">
      <w:pPr>
        <w:pStyle w:val="Heading2"/>
      </w:pPr>
      <w:r>
        <w:lastRenderedPageBreak/>
        <w:t>Wiring Hardware</w:t>
      </w:r>
      <w:bookmarkEnd w:id="11"/>
    </w:p>
    <w:p w14:paraId="715EFAFF" w14:textId="63CFF774" w:rsidR="004A08C3" w:rsidRDefault="004A08C3" w:rsidP="004A08C3"/>
    <w:p w14:paraId="3C550FDB" w14:textId="09D36361" w:rsidR="004A08C3" w:rsidRPr="004A08C3" w:rsidRDefault="004A08C3" w:rsidP="004A08C3">
      <w:r w:rsidRPr="004A08C3">
        <w:drawing>
          <wp:inline distT="0" distB="0" distL="0" distR="0" wp14:anchorId="0D983A33" wp14:editId="2E1DED8F">
            <wp:extent cx="5943600" cy="3679825"/>
            <wp:effectExtent l="0" t="0" r="0" b="0"/>
            <wp:docPr id="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A72678E-0029-4E1C-BF44-DF3ACA2E3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A72678E-0029-4E1C-BF44-DF3ACA2E3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5210" w14:textId="7D470514" w:rsidR="00DC57E3" w:rsidRDefault="00DC57E3" w:rsidP="00DC57E3"/>
    <w:p w14:paraId="289AC53B" w14:textId="548D30BD" w:rsidR="00DC57E3" w:rsidRDefault="00DC57E3" w:rsidP="00DC57E3"/>
    <w:p w14:paraId="4793A75D" w14:textId="0688796C" w:rsidR="00DC57E3" w:rsidRDefault="00DC57E3" w:rsidP="00DC57E3"/>
    <w:p w14:paraId="3CA6E785" w14:textId="21979B24" w:rsidR="00DC57E3" w:rsidRDefault="00DC57E3" w:rsidP="00DC57E3"/>
    <w:p w14:paraId="6A17679C" w14:textId="1EEEAF1B" w:rsidR="00DC57E3" w:rsidRDefault="00DC57E3" w:rsidP="00DC57E3"/>
    <w:p w14:paraId="3702D74F" w14:textId="16D8FC25" w:rsidR="00DC57E3" w:rsidRDefault="00DC57E3" w:rsidP="00DC57E3"/>
    <w:p w14:paraId="1D4DD496" w14:textId="4DE145DC" w:rsidR="000401A4" w:rsidRDefault="000401A4" w:rsidP="00DC57E3"/>
    <w:p w14:paraId="5641F66E" w14:textId="73F509B0" w:rsidR="000401A4" w:rsidRDefault="000401A4" w:rsidP="00DC57E3"/>
    <w:p w14:paraId="1A819329" w14:textId="4720CEAE" w:rsidR="000401A4" w:rsidRDefault="000401A4" w:rsidP="00DC57E3"/>
    <w:p w14:paraId="50A5C479" w14:textId="082D26B6" w:rsidR="000401A4" w:rsidRDefault="000401A4" w:rsidP="00DC57E3"/>
    <w:p w14:paraId="4732DA53" w14:textId="40E83443" w:rsidR="000401A4" w:rsidRDefault="000401A4" w:rsidP="00DC57E3"/>
    <w:p w14:paraId="0F6D0E1C" w14:textId="77777777" w:rsidR="000401A4" w:rsidRDefault="000401A4" w:rsidP="00DC57E3"/>
    <w:p w14:paraId="4CF3640D" w14:textId="564392C5" w:rsidR="00DC57E3" w:rsidRDefault="00DC57E3" w:rsidP="00E32F48">
      <w:pPr>
        <w:pStyle w:val="Heading1"/>
      </w:pPr>
      <w:bookmarkStart w:id="12" w:name="_Toc124263766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0 :</w:t>
      </w:r>
      <w:proofErr w:type="gramEnd"/>
      <w:r>
        <w:t xml:space="preserve"> Base Code</w:t>
      </w:r>
      <w:bookmarkEnd w:id="12"/>
    </w:p>
    <w:p w14:paraId="79626907" w14:textId="4F642D19" w:rsidR="00DC57E3" w:rsidRDefault="00DC57E3" w:rsidP="00E32F48">
      <w:pPr>
        <w:jc w:val="center"/>
      </w:pPr>
    </w:p>
    <w:p w14:paraId="0E69C015" w14:textId="1DF8E471" w:rsidR="00DC57E3" w:rsidRDefault="00DC57E3" w:rsidP="00DC57E3">
      <w:pPr>
        <w:pStyle w:val="Heading2"/>
      </w:pPr>
      <w:bookmarkStart w:id="13" w:name="_Toc124263767"/>
      <w:r>
        <w:t>Program Python</w:t>
      </w:r>
      <w:bookmarkEnd w:id="13"/>
    </w:p>
    <w:p w14:paraId="706095D8" w14:textId="56A4C818" w:rsidR="00DC57E3" w:rsidRDefault="00DC57E3" w:rsidP="00DC57E3"/>
    <w:p w14:paraId="049C80EE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30AE7D5" w14:textId="77777777" w:rsidR="001905B5" w:rsidRDefault="001905B5" w:rsidP="0063072C">
      <w:pPr>
        <w:shd w:val="clear" w:color="auto" w:fill="1F3864" w:themeFill="accent1" w:themeFillShade="80"/>
      </w:pPr>
    </w:p>
    <w:p w14:paraId="546C80CA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</w:t>
      </w:r>
    </w:p>
    <w:p w14:paraId="619597E1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2F0830E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1FE094A4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5B32848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51CF752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0348E23B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E1B91F4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22BB110A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7D897D7A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E9FB126" w14:textId="77777777" w:rsidR="001905B5" w:rsidRDefault="001905B5" w:rsidP="0063072C">
      <w:pPr>
        <w:shd w:val="clear" w:color="auto" w:fill="1F3864" w:themeFill="accent1" w:themeFillShade="80"/>
      </w:pPr>
    </w:p>
    <w:p w14:paraId="6F5BD425" w14:textId="77777777" w:rsidR="001905B5" w:rsidRDefault="001905B5" w:rsidP="0063072C">
      <w:pPr>
        <w:shd w:val="clear" w:color="auto" w:fill="1F3864" w:themeFill="accent1" w:themeFillShade="80"/>
      </w:pPr>
      <w:r>
        <w:t xml:space="preserve">#########memanggil Library </w:t>
      </w:r>
      <w:proofErr w:type="spellStart"/>
      <w:r>
        <w:t>modbus</w:t>
      </w:r>
      <w:proofErr w:type="spellEnd"/>
      <w:r>
        <w:t>################################</w:t>
      </w:r>
    </w:p>
    <w:p w14:paraId="30E68B60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77DA623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A5B5266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C74EA0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C43A3C8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69EEE5D4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0CF3DC5F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0259E0A3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D0B8290" w14:textId="77777777" w:rsidR="001905B5" w:rsidRDefault="001905B5" w:rsidP="0063072C">
      <w:pPr>
        <w:shd w:val="clear" w:color="auto" w:fill="1F3864" w:themeFill="accent1" w:themeFillShade="80"/>
      </w:pPr>
    </w:p>
    <w:p w14:paraId="4D9CB4BE" w14:textId="77777777" w:rsidR="001905B5" w:rsidRDefault="001905B5" w:rsidP="0063072C">
      <w:pPr>
        <w:shd w:val="clear" w:color="auto" w:fill="1F3864" w:themeFill="accent1" w:themeFillShade="80"/>
      </w:pPr>
    </w:p>
    <w:p w14:paraId="0FCEB31F" w14:textId="77777777" w:rsidR="001905B5" w:rsidRDefault="001905B5" w:rsidP="0063072C">
      <w:pPr>
        <w:shd w:val="clear" w:color="auto" w:fill="1F3864" w:themeFill="accent1" w:themeFillShade="80"/>
      </w:pPr>
    </w:p>
    <w:p w14:paraId="07BA546D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2459ADD" w14:textId="77777777" w:rsidR="001905B5" w:rsidRDefault="001905B5" w:rsidP="0063072C">
      <w:pPr>
        <w:shd w:val="clear" w:color="auto" w:fill="1F3864" w:themeFill="accent1" w:themeFillShade="80"/>
      </w:pPr>
    </w:p>
    <w:p w14:paraId="1352CBC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A6073A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1427A49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3E59EC1B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AC39A6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065B85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57F1E6D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7630B02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4E3766E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654329E8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5CABA237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3F7AF844" w14:textId="77777777" w:rsidR="001905B5" w:rsidRDefault="001905B5" w:rsidP="0063072C">
      <w:pPr>
        <w:shd w:val="clear" w:color="auto" w:fill="1F3864" w:themeFill="accent1" w:themeFillShade="80"/>
      </w:pPr>
    </w:p>
    <w:p w14:paraId="6B930BD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033A075C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6438F636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784A72BF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210744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D209B8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06FBBC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287AD45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A0ECF8A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153C9FB4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1C77A35" w14:textId="77777777" w:rsidR="001905B5" w:rsidRDefault="001905B5" w:rsidP="0063072C">
      <w:pPr>
        <w:shd w:val="clear" w:color="auto" w:fill="1F3864" w:themeFill="accent1" w:themeFillShade="80"/>
      </w:pPr>
    </w:p>
    <w:p w14:paraId="6CA81779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7995D18" w14:textId="77777777" w:rsidR="001905B5" w:rsidRDefault="001905B5" w:rsidP="0063072C">
      <w:pPr>
        <w:shd w:val="clear" w:color="auto" w:fill="1F3864" w:themeFill="accent1" w:themeFillShade="80"/>
      </w:pPr>
    </w:p>
    <w:p w14:paraId="219516FF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F9FEDBB" w14:textId="77777777" w:rsidR="001905B5" w:rsidRDefault="001905B5" w:rsidP="0063072C">
      <w:pPr>
        <w:shd w:val="clear" w:color="auto" w:fill="1F3864" w:themeFill="accent1" w:themeFillShade="80"/>
      </w:pPr>
    </w:p>
    <w:p w14:paraId="65700881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6033A85" w14:textId="77777777" w:rsidR="001905B5" w:rsidRDefault="001905B5" w:rsidP="0063072C">
      <w:pPr>
        <w:shd w:val="clear" w:color="auto" w:fill="1F3864" w:themeFill="accent1" w:themeFillShade="80"/>
      </w:pPr>
    </w:p>
    <w:p w14:paraId="14E8CB3F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1C9FBF0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CD30E09" w14:textId="77777777" w:rsidR="001905B5" w:rsidRDefault="001905B5" w:rsidP="0063072C">
      <w:pPr>
        <w:shd w:val="clear" w:color="auto" w:fill="1F3864" w:themeFill="accent1" w:themeFillShade="80"/>
      </w:pPr>
    </w:p>
    <w:p w14:paraId="47CE6608" w14:textId="77777777" w:rsidR="001905B5" w:rsidRDefault="001905B5" w:rsidP="0063072C">
      <w:pPr>
        <w:shd w:val="clear" w:color="auto" w:fill="1F3864" w:themeFill="accent1" w:themeFillShade="80"/>
      </w:pPr>
    </w:p>
    <w:p w14:paraId="542D16FF" w14:textId="77777777" w:rsidR="001905B5" w:rsidRDefault="001905B5" w:rsidP="0063072C">
      <w:pPr>
        <w:shd w:val="clear" w:color="auto" w:fill="1F3864" w:themeFill="accent1" w:themeFillShade="80"/>
      </w:pPr>
    </w:p>
    <w:p w14:paraId="60D82986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FBDE14E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2794F32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52DFED2E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739AEA81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19234D2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7A5489F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83EBC87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39D34635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9393DCF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405373F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72527E7" w14:textId="77777777" w:rsidR="001905B5" w:rsidRDefault="001905B5" w:rsidP="0063072C">
      <w:pPr>
        <w:shd w:val="clear" w:color="auto" w:fill="1F3864" w:themeFill="accent1" w:themeFillShade="80"/>
      </w:pPr>
    </w:p>
    <w:p w14:paraId="6778B5B6" w14:textId="77777777" w:rsidR="001905B5" w:rsidRDefault="001905B5" w:rsidP="0063072C">
      <w:pPr>
        <w:shd w:val="clear" w:color="auto" w:fill="1F3864" w:themeFill="accent1" w:themeFillShade="80"/>
      </w:pPr>
    </w:p>
    <w:p w14:paraId="1CDFFD6E" w14:textId="77777777" w:rsidR="001905B5" w:rsidRDefault="001905B5" w:rsidP="0063072C">
      <w:pPr>
        <w:shd w:val="clear" w:color="auto" w:fill="1F3864" w:themeFill="accent1" w:themeFillShade="80"/>
      </w:pPr>
    </w:p>
    <w:p w14:paraId="580A378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B013CB1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19821570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    pass</w:t>
      </w:r>
    </w:p>
    <w:p w14:paraId="2E7D39F0" w14:textId="77777777" w:rsidR="001905B5" w:rsidRDefault="001905B5" w:rsidP="0063072C">
      <w:pPr>
        <w:shd w:val="clear" w:color="auto" w:fill="1F3864" w:themeFill="accent1" w:themeFillShade="80"/>
      </w:pPr>
    </w:p>
    <w:p w14:paraId="15247445" w14:textId="77777777" w:rsidR="001905B5" w:rsidRDefault="001905B5" w:rsidP="0063072C">
      <w:pPr>
        <w:shd w:val="clear" w:color="auto" w:fill="1F3864" w:themeFill="accent1" w:themeFillShade="80"/>
      </w:pPr>
    </w:p>
    <w:p w14:paraId="328D4ADE" w14:textId="77777777" w:rsidR="001905B5" w:rsidRDefault="001905B5" w:rsidP="0063072C">
      <w:pPr>
        <w:shd w:val="clear" w:color="auto" w:fill="1F3864" w:themeFill="accent1" w:themeFillShade="80"/>
      </w:pPr>
    </w:p>
    <w:p w14:paraId="717DEB48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 xml:space="preserve"> ######################</w:t>
      </w:r>
    </w:p>
    <w:p w14:paraId="06B811AF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E8B2909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1BB21C8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AFD5437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03948E69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528101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CFEE455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98A428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48282BD6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A9D24E7" w14:textId="48267A19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5700F10" w14:textId="73A0A07A" w:rsidR="001905B5" w:rsidRDefault="001905B5" w:rsidP="00DC57E3"/>
    <w:p w14:paraId="74396586" w14:textId="77777777" w:rsidR="001905B5" w:rsidRDefault="001905B5" w:rsidP="00DC57E3"/>
    <w:p w14:paraId="69C52E2A" w14:textId="3FE3D150" w:rsidR="00DC57E3" w:rsidRDefault="00DC57E3" w:rsidP="00DC57E3">
      <w:pPr>
        <w:pStyle w:val="Heading2"/>
      </w:pPr>
      <w:bookmarkStart w:id="14" w:name="_Toc124263768"/>
      <w:r>
        <w:t>Program QML</w:t>
      </w:r>
      <w:bookmarkEnd w:id="14"/>
    </w:p>
    <w:p w14:paraId="21E1C0D5" w14:textId="6CAF6BE4" w:rsidR="00DC57E3" w:rsidRDefault="00DC57E3" w:rsidP="00DC57E3"/>
    <w:p w14:paraId="2E0F9044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261E39A7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709670F0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5677AD02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8350F73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69E93EE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7C9DF38A" w14:textId="77777777" w:rsidR="001905B5" w:rsidRDefault="001905B5" w:rsidP="0063072C">
      <w:pPr>
        <w:shd w:val="clear" w:color="auto" w:fill="70AD47" w:themeFill="accent6"/>
      </w:pPr>
    </w:p>
    <w:p w14:paraId="5294EC6B" w14:textId="77777777" w:rsidR="001905B5" w:rsidRDefault="001905B5" w:rsidP="0063072C">
      <w:pPr>
        <w:shd w:val="clear" w:color="auto" w:fill="70AD47" w:themeFill="accent6"/>
      </w:pPr>
    </w:p>
    <w:p w14:paraId="363EA54E" w14:textId="77777777" w:rsidR="001905B5" w:rsidRDefault="001905B5" w:rsidP="0063072C">
      <w:pPr>
        <w:shd w:val="clear" w:color="auto" w:fill="70AD47" w:themeFill="accent6"/>
      </w:pPr>
      <w:r>
        <w:lastRenderedPageBreak/>
        <w:t>Window {</w:t>
      </w:r>
    </w:p>
    <w:p w14:paraId="1C587269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829EE28" w14:textId="77777777" w:rsidR="001905B5" w:rsidRDefault="001905B5" w:rsidP="0063072C">
      <w:pPr>
        <w:shd w:val="clear" w:color="auto" w:fill="70AD47" w:themeFill="accent6"/>
      </w:pPr>
      <w:r>
        <w:tab/>
        <w:t>width: 400</w:t>
      </w:r>
    </w:p>
    <w:p w14:paraId="4BA216FF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45923C2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ABD8B44" w14:textId="5DC6464A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height: 400</w:t>
      </w:r>
    </w:p>
    <w:p w14:paraId="2494759D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6E70CD91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88B2317" w14:textId="77777777" w:rsidR="001905B5" w:rsidRDefault="001905B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CCE2D75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CB29DF8" w14:textId="1A8379D9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visible: true</w:t>
      </w:r>
    </w:p>
    <w:p w14:paraId="4B632356" w14:textId="40E64210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54F77D4" w14:textId="77777777" w:rsidR="001905B5" w:rsidRDefault="001905B5" w:rsidP="0063072C">
      <w:pPr>
        <w:shd w:val="clear" w:color="auto" w:fill="70AD47" w:themeFill="accent6"/>
      </w:pPr>
      <w:r>
        <w:tab/>
      </w:r>
    </w:p>
    <w:p w14:paraId="44B4D4D6" w14:textId="77777777" w:rsidR="001905B5" w:rsidRDefault="001905B5" w:rsidP="0063072C">
      <w:pPr>
        <w:shd w:val="clear" w:color="auto" w:fill="70AD47" w:themeFill="accent6"/>
      </w:pPr>
      <w:r>
        <w:tab/>
      </w:r>
    </w:p>
    <w:p w14:paraId="6855E0E5" w14:textId="77777777" w:rsidR="001905B5" w:rsidRDefault="001905B5" w:rsidP="0063072C">
      <w:pPr>
        <w:shd w:val="clear" w:color="auto" w:fill="70AD47" w:themeFill="accent6"/>
      </w:pPr>
      <w:r>
        <w:tab/>
      </w:r>
    </w:p>
    <w:p w14:paraId="5AAB4476" w14:textId="5886EA9D" w:rsidR="00DC57E3" w:rsidRDefault="001905B5" w:rsidP="0063072C">
      <w:pPr>
        <w:shd w:val="clear" w:color="auto" w:fill="70AD47" w:themeFill="accent6"/>
      </w:pPr>
      <w:r>
        <w:t>}</w:t>
      </w:r>
    </w:p>
    <w:p w14:paraId="6523069D" w14:textId="77777777" w:rsidR="00EC7E35" w:rsidRDefault="00EC7E35" w:rsidP="00DC57E3">
      <w:pPr>
        <w:pStyle w:val="Heading1"/>
      </w:pPr>
      <w:bookmarkStart w:id="15" w:name="_Toc124263769"/>
    </w:p>
    <w:p w14:paraId="1DE31E68" w14:textId="77777777" w:rsidR="00EC7E35" w:rsidRDefault="00EC7E35" w:rsidP="00DC57E3">
      <w:pPr>
        <w:pStyle w:val="Heading1"/>
      </w:pPr>
    </w:p>
    <w:p w14:paraId="329C8FBF" w14:textId="77777777" w:rsidR="00EC7E35" w:rsidRDefault="00EC7E35" w:rsidP="00DC57E3">
      <w:pPr>
        <w:pStyle w:val="Heading1"/>
      </w:pPr>
    </w:p>
    <w:p w14:paraId="2303911C" w14:textId="77777777" w:rsidR="00EC7E35" w:rsidRDefault="00EC7E35" w:rsidP="00DC57E3">
      <w:pPr>
        <w:pStyle w:val="Heading1"/>
      </w:pPr>
    </w:p>
    <w:p w14:paraId="42852BF1" w14:textId="77777777" w:rsidR="00EC7E35" w:rsidRDefault="00EC7E35" w:rsidP="00DC57E3">
      <w:pPr>
        <w:pStyle w:val="Heading1"/>
      </w:pPr>
    </w:p>
    <w:p w14:paraId="33EB8AC2" w14:textId="6E36FF8D" w:rsidR="00EC7E35" w:rsidRDefault="00EC7E35" w:rsidP="00EC7E35">
      <w:pPr>
        <w:pStyle w:val="Heading1"/>
        <w:jc w:val="left"/>
      </w:pPr>
    </w:p>
    <w:p w14:paraId="4EF6C493" w14:textId="6BE01B15" w:rsidR="00EC7E35" w:rsidRDefault="00EC7E35" w:rsidP="00EC7E35"/>
    <w:p w14:paraId="0F7BF31C" w14:textId="77777777" w:rsidR="00EC7E35" w:rsidRPr="00EC7E35" w:rsidRDefault="00EC7E35" w:rsidP="00EC7E35"/>
    <w:p w14:paraId="6709E46C" w14:textId="24FA5DC1" w:rsidR="00DC57E3" w:rsidRDefault="00DC57E3" w:rsidP="00DC57E3">
      <w:pPr>
        <w:pStyle w:val="Heading1"/>
      </w:pPr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1 :</w:t>
      </w:r>
      <w:proofErr w:type="gramEnd"/>
      <w:r>
        <w:t xml:space="preserve"> Digital Output</w:t>
      </w:r>
      <w:bookmarkEnd w:id="15"/>
    </w:p>
    <w:p w14:paraId="3515ECC4" w14:textId="2528E383" w:rsidR="00DC57E3" w:rsidRDefault="00DC57E3" w:rsidP="00DC57E3"/>
    <w:p w14:paraId="2CACD6EF" w14:textId="5000E5BB" w:rsidR="00DC57E3" w:rsidRDefault="00DC57E3" w:rsidP="00DC57E3">
      <w:pPr>
        <w:pStyle w:val="Heading2"/>
      </w:pPr>
      <w:bookmarkStart w:id="16" w:name="_Toc124263770"/>
      <w:r>
        <w:t>Single Output</w:t>
      </w:r>
      <w:bookmarkEnd w:id="16"/>
    </w:p>
    <w:p w14:paraId="463E2C89" w14:textId="77777777" w:rsidR="000401A4" w:rsidRDefault="000401A4" w:rsidP="00DC57E3">
      <w:pPr>
        <w:pStyle w:val="Heading3"/>
      </w:pPr>
      <w:bookmarkStart w:id="17" w:name="_Toc124263771"/>
    </w:p>
    <w:p w14:paraId="3AEA9AFF" w14:textId="65A3569A" w:rsidR="00DC57E3" w:rsidRDefault="00DC57E3" w:rsidP="00DC57E3">
      <w:pPr>
        <w:pStyle w:val="Heading3"/>
      </w:pPr>
      <w:r>
        <w:t>Program Ladder</w:t>
      </w:r>
      <w:bookmarkEnd w:id="17"/>
    </w:p>
    <w:p w14:paraId="6A2C9338" w14:textId="4510A672" w:rsidR="000659FE" w:rsidRPr="000659FE" w:rsidRDefault="000659FE" w:rsidP="000659FE">
      <w:r w:rsidRPr="000659FE">
        <w:rPr>
          <w:noProof/>
        </w:rPr>
        <w:drawing>
          <wp:inline distT="0" distB="0" distL="0" distR="0" wp14:anchorId="2ACE4532" wp14:editId="362C2244">
            <wp:extent cx="4943475" cy="1199426"/>
            <wp:effectExtent l="0" t="0" r="0" b="127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126BB04F-F6F1-4E79-9A4A-B2B7D80BB4D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126BB04F-F6F1-4E79-9A4A-B2B7D80BB4D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964203" cy="120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1334DB" w14:textId="7091DCDC" w:rsidR="00DC57E3" w:rsidRDefault="00DC57E3" w:rsidP="00DC57E3">
      <w:pPr>
        <w:pStyle w:val="Heading3"/>
      </w:pPr>
      <w:bookmarkStart w:id="18" w:name="_Toc124263772"/>
      <w:r>
        <w:t>Program Python</w:t>
      </w:r>
      <w:bookmarkEnd w:id="18"/>
    </w:p>
    <w:p w14:paraId="10EA767C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DD02A92" w14:textId="77777777" w:rsidR="001905B5" w:rsidRDefault="001905B5" w:rsidP="0063072C">
      <w:pPr>
        <w:shd w:val="clear" w:color="auto" w:fill="1F3864" w:themeFill="accent1" w:themeFillShade="80"/>
      </w:pPr>
    </w:p>
    <w:p w14:paraId="05FDED5F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7988102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3E1972A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30711A2C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7E05E3D2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301E753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3B1434B1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1364677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6A3A06BD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4F2173C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1626697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7068087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F7D946E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FB4348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6F50D0F9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0A6DD2E0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>import serial</w:t>
      </w:r>
    </w:p>
    <w:p w14:paraId="323F9CF0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4D747A8E" w14:textId="77777777" w:rsidR="001905B5" w:rsidRDefault="001905B5" w:rsidP="0063072C">
      <w:pPr>
        <w:shd w:val="clear" w:color="auto" w:fill="1F3864" w:themeFill="accent1" w:themeFillShade="80"/>
      </w:pPr>
    </w:p>
    <w:p w14:paraId="088E6B7C" w14:textId="77777777" w:rsidR="001905B5" w:rsidRDefault="001905B5" w:rsidP="0063072C">
      <w:pPr>
        <w:shd w:val="clear" w:color="auto" w:fill="1F3864" w:themeFill="accent1" w:themeFillShade="80"/>
      </w:pPr>
    </w:p>
    <w:p w14:paraId="5ABE3BFA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F0FCE0C" w14:textId="77777777" w:rsidR="001905B5" w:rsidRDefault="001905B5" w:rsidP="0063072C">
      <w:pPr>
        <w:shd w:val="clear" w:color="auto" w:fill="1F3864" w:themeFill="accent1" w:themeFillShade="80"/>
      </w:pPr>
      <w:r>
        <w:t>button1_status = 0</w:t>
      </w:r>
    </w:p>
    <w:p w14:paraId="2C606F3D" w14:textId="77777777" w:rsidR="001905B5" w:rsidRDefault="001905B5" w:rsidP="0063072C">
      <w:pPr>
        <w:shd w:val="clear" w:color="auto" w:fill="1F3864" w:themeFill="accent1" w:themeFillShade="80"/>
      </w:pPr>
    </w:p>
    <w:p w14:paraId="0A983893" w14:textId="77777777" w:rsidR="001905B5" w:rsidRDefault="001905B5" w:rsidP="0063072C">
      <w:pPr>
        <w:shd w:val="clear" w:color="auto" w:fill="1F3864" w:themeFill="accent1" w:themeFillShade="80"/>
      </w:pPr>
    </w:p>
    <w:p w14:paraId="0CBF28D6" w14:textId="77777777" w:rsidR="001905B5" w:rsidRDefault="001905B5" w:rsidP="0063072C">
      <w:pPr>
        <w:shd w:val="clear" w:color="auto" w:fill="1F3864" w:themeFill="accent1" w:themeFillShade="80"/>
      </w:pPr>
    </w:p>
    <w:p w14:paraId="1C8E4D85" w14:textId="77777777" w:rsidR="001905B5" w:rsidRDefault="001905B5" w:rsidP="0063072C">
      <w:pPr>
        <w:shd w:val="clear" w:color="auto" w:fill="1F3864" w:themeFill="accent1" w:themeFillShade="80"/>
      </w:pPr>
    </w:p>
    <w:p w14:paraId="1A40AE80" w14:textId="77777777" w:rsidR="001905B5" w:rsidRDefault="001905B5" w:rsidP="0063072C">
      <w:pPr>
        <w:shd w:val="clear" w:color="auto" w:fill="1F3864" w:themeFill="accent1" w:themeFillShade="80"/>
      </w:pPr>
    </w:p>
    <w:p w14:paraId="3E732D68" w14:textId="77777777" w:rsidR="001905B5" w:rsidRDefault="001905B5" w:rsidP="0063072C">
      <w:pPr>
        <w:shd w:val="clear" w:color="auto" w:fill="1F3864" w:themeFill="accent1" w:themeFillShade="80"/>
      </w:pPr>
    </w:p>
    <w:p w14:paraId="63A1BE81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4F163EE4" w14:textId="77777777" w:rsidR="001905B5" w:rsidRDefault="001905B5" w:rsidP="0063072C">
      <w:pPr>
        <w:shd w:val="clear" w:color="auto" w:fill="1F3864" w:themeFill="accent1" w:themeFillShade="80"/>
      </w:pPr>
    </w:p>
    <w:p w14:paraId="23779D7A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EE11355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5BAF7EB1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69C2BD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604A7AE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5A82FB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3F5FA97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3F4B1EA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D5A31A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382EBC3D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73F84666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B1B9E2" w14:textId="77777777" w:rsidR="001905B5" w:rsidRDefault="001905B5" w:rsidP="0063072C">
      <w:pPr>
        <w:shd w:val="clear" w:color="auto" w:fill="1F3864" w:themeFill="accent1" w:themeFillShade="80"/>
      </w:pPr>
    </w:p>
    <w:p w14:paraId="3B34CC4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738D639B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for port in ports:</w:t>
      </w:r>
    </w:p>
    <w:p w14:paraId="12332AC5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4FFC8BF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2692C971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6846C2CC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DAC08A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BD4511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B37031F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787F7F18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4E3BBCD2" w14:textId="77777777" w:rsidR="001905B5" w:rsidRDefault="001905B5" w:rsidP="0063072C">
      <w:pPr>
        <w:shd w:val="clear" w:color="auto" w:fill="1F3864" w:themeFill="accent1" w:themeFillShade="80"/>
      </w:pPr>
    </w:p>
    <w:p w14:paraId="64C79CED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8DC2BBA" w14:textId="77777777" w:rsidR="001905B5" w:rsidRDefault="001905B5" w:rsidP="0063072C">
      <w:pPr>
        <w:shd w:val="clear" w:color="auto" w:fill="1F3864" w:themeFill="accent1" w:themeFillShade="80"/>
      </w:pPr>
    </w:p>
    <w:p w14:paraId="11867389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E0B16FF" w14:textId="77777777" w:rsidR="001905B5" w:rsidRDefault="001905B5" w:rsidP="0063072C">
      <w:pPr>
        <w:shd w:val="clear" w:color="auto" w:fill="1F3864" w:themeFill="accent1" w:themeFillShade="80"/>
      </w:pPr>
    </w:p>
    <w:p w14:paraId="3A7E38BC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7536721" w14:textId="77777777" w:rsidR="001905B5" w:rsidRDefault="001905B5" w:rsidP="0063072C">
      <w:pPr>
        <w:shd w:val="clear" w:color="auto" w:fill="1F3864" w:themeFill="accent1" w:themeFillShade="80"/>
      </w:pPr>
    </w:p>
    <w:p w14:paraId="75A826DD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EE7F03C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32F802B1" w14:textId="77777777" w:rsidR="001905B5" w:rsidRDefault="001905B5" w:rsidP="0063072C">
      <w:pPr>
        <w:shd w:val="clear" w:color="auto" w:fill="1F3864" w:themeFill="accent1" w:themeFillShade="80"/>
      </w:pPr>
    </w:p>
    <w:p w14:paraId="6F8C126B" w14:textId="77777777" w:rsidR="001905B5" w:rsidRDefault="001905B5" w:rsidP="0063072C">
      <w:pPr>
        <w:shd w:val="clear" w:color="auto" w:fill="1F3864" w:themeFill="accent1" w:themeFillShade="80"/>
      </w:pPr>
    </w:p>
    <w:p w14:paraId="6BAB9611" w14:textId="77777777" w:rsidR="001905B5" w:rsidRDefault="001905B5" w:rsidP="0063072C">
      <w:pPr>
        <w:shd w:val="clear" w:color="auto" w:fill="1F3864" w:themeFill="accent1" w:themeFillShade="80"/>
      </w:pPr>
    </w:p>
    <w:p w14:paraId="30A90C7A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050795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A4CC4D9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3E286710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F06AD6D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E37F58E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33D422F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6C4DA05D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90DF2B0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27244126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4E4285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FEC942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1FB9FDD" w14:textId="77777777" w:rsidR="001905B5" w:rsidRDefault="001905B5" w:rsidP="0063072C">
      <w:pPr>
        <w:shd w:val="clear" w:color="auto" w:fill="1F3864" w:themeFill="accent1" w:themeFillShade="80"/>
      </w:pPr>
      <w:r>
        <w:t xml:space="preserve">    #PROGRAM UNTUK MENERIMA DATA DARI QML</w:t>
      </w:r>
    </w:p>
    <w:p w14:paraId="4D30AE03" w14:textId="77777777" w:rsidR="001905B5" w:rsidRDefault="001905B5" w:rsidP="0063072C">
      <w:pPr>
        <w:shd w:val="clear" w:color="auto" w:fill="1F3864" w:themeFill="accent1" w:themeFillShade="80"/>
      </w:pPr>
      <w:r>
        <w:t xml:space="preserve">    @pyqtSlot(int)</w:t>
      </w:r>
    </w:p>
    <w:p w14:paraId="5F9082ED" w14:textId="77777777" w:rsidR="001905B5" w:rsidRDefault="001905B5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45FBB622" w14:textId="77777777" w:rsidR="001905B5" w:rsidRDefault="001905B5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4870FBD" w14:textId="77777777" w:rsidR="001905B5" w:rsidRDefault="001905B5" w:rsidP="0063072C">
      <w:pPr>
        <w:shd w:val="clear" w:color="auto" w:fill="1F3864" w:themeFill="accent1" w:themeFillShade="80"/>
      </w:pPr>
      <w:r>
        <w:t xml:space="preserve">        print(message)</w:t>
      </w:r>
    </w:p>
    <w:p w14:paraId="2C73BA40" w14:textId="77777777" w:rsidR="001905B5" w:rsidRDefault="001905B5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6EBCF50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0FF357" w14:textId="77777777" w:rsidR="001905B5" w:rsidRDefault="001905B5" w:rsidP="0063072C">
      <w:pPr>
        <w:shd w:val="clear" w:color="auto" w:fill="1F3864" w:themeFill="accent1" w:themeFillShade="80"/>
      </w:pPr>
    </w:p>
    <w:p w14:paraId="18F731A4" w14:textId="77777777" w:rsidR="001905B5" w:rsidRDefault="001905B5" w:rsidP="0063072C">
      <w:pPr>
        <w:shd w:val="clear" w:color="auto" w:fill="1F3864" w:themeFill="accent1" w:themeFillShade="80"/>
      </w:pPr>
      <w:r>
        <w:t>#------MEMPROSES DATA MODBUS ------------------------------------#</w:t>
      </w:r>
    </w:p>
    <w:p w14:paraId="5E381CAB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9B0BFE3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7CBE334A" w14:textId="77777777" w:rsidR="001905B5" w:rsidRDefault="001905B5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27C2973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6F2F0FA2" w14:textId="77777777" w:rsidR="001905B5" w:rsidRDefault="001905B5" w:rsidP="0063072C">
      <w:pPr>
        <w:shd w:val="clear" w:color="auto" w:fill="1F3864" w:themeFill="accent1" w:themeFillShade="80"/>
      </w:pPr>
      <w:r>
        <w:t xml:space="preserve">        else:</w:t>
      </w:r>
    </w:p>
    <w:p w14:paraId="7B77BC13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3B77196B" w14:textId="77777777" w:rsidR="001905B5" w:rsidRDefault="001905B5" w:rsidP="0063072C">
      <w:pPr>
        <w:shd w:val="clear" w:color="auto" w:fill="1F3864" w:themeFill="accent1" w:themeFillShade="80"/>
      </w:pPr>
    </w:p>
    <w:p w14:paraId="6316E2BA" w14:textId="77777777" w:rsidR="001905B5" w:rsidRDefault="001905B5" w:rsidP="0063072C">
      <w:pPr>
        <w:shd w:val="clear" w:color="auto" w:fill="1F3864" w:themeFill="accent1" w:themeFillShade="80"/>
      </w:pPr>
    </w:p>
    <w:p w14:paraId="0004F701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984976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gramStart"/>
      <w:r>
        <w:t>note :</w:t>
      </w:r>
      <w:proofErr w:type="gramEnd"/>
      <w:r>
        <w:t xml:space="preserve"> </w:t>
      </w:r>
      <w:proofErr w:type="spellStart"/>
      <w:r>
        <w:t>jika</w:t>
      </w:r>
      <w:proofErr w:type="spellEnd"/>
      <w:r>
        <w:t xml:space="preserve"> button </w:t>
      </w:r>
      <w:proofErr w:type="spellStart"/>
      <w:r>
        <w:t>bernilai</w:t>
      </w:r>
      <w:proofErr w:type="spellEnd"/>
      <w:r>
        <w:t xml:space="preserve"> 1 </w:t>
      </w:r>
      <w:proofErr w:type="spellStart"/>
      <w:r>
        <w:t>maka</w:t>
      </w:r>
      <w:proofErr w:type="spellEnd"/>
      <w:r>
        <w:t xml:space="preserve"> python </w:t>
      </w:r>
      <w:proofErr w:type="spellStart"/>
      <w:r>
        <w:t>mengiri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ru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</w:t>
      </w:r>
      <w:proofErr w:type="spellStart"/>
      <w:r>
        <w:t>modbus</w:t>
      </w:r>
      <w:proofErr w:type="spellEnd"/>
      <w:r>
        <w:t xml:space="preserve"> 128 alias</w:t>
      </w:r>
    </w:p>
    <w:p w14:paraId="4EB08962" w14:textId="77777777" w:rsidR="001905B5" w:rsidRDefault="001905B5" w:rsidP="0063072C">
      <w:pPr>
        <w:shd w:val="clear" w:color="auto" w:fill="1F3864" w:themeFill="accent1" w:themeFillShade="80"/>
      </w:pPr>
      <w:r>
        <w:t xml:space="preserve">        B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, </w:t>
      </w:r>
      <w:proofErr w:type="spellStart"/>
      <w:r>
        <w:t>begitupun</w:t>
      </w:r>
      <w:proofErr w:type="spellEnd"/>
      <w:r>
        <w:t xml:space="preserve"> </w:t>
      </w:r>
      <w:proofErr w:type="spellStart"/>
      <w:r>
        <w:t>sebaliknya</w:t>
      </w:r>
      <w:proofErr w:type="spellEnd"/>
    </w:p>
    <w:p w14:paraId="659342D3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    '''</w:t>
      </w:r>
    </w:p>
    <w:p w14:paraId="5D778AC4" w14:textId="77777777" w:rsidR="001905B5" w:rsidRDefault="001905B5" w:rsidP="0063072C">
      <w:pPr>
        <w:shd w:val="clear" w:color="auto" w:fill="1F3864" w:themeFill="accent1" w:themeFillShade="80"/>
      </w:pPr>
    </w:p>
    <w:p w14:paraId="4E13738B" w14:textId="77777777" w:rsidR="001905B5" w:rsidRDefault="001905B5" w:rsidP="0063072C">
      <w:pPr>
        <w:shd w:val="clear" w:color="auto" w:fill="1F3864" w:themeFill="accent1" w:themeFillShade="80"/>
      </w:pPr>
    </w:p>
    <w:p w14:paraId="5B447C61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6D6469C1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03A0D1F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0E16296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33FA878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C2EB8B8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67713C5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E25C49A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09F43BB7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9A38104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88F5EAB" w14:textId="109976BC" w:rsidR="001905B5" w:rsidRP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A7FF5EC" w14:textId="33780B85" w:rsidR="00DC57E3" w:rsidRDefault="00DC57E3" w:rsidP="00DC57E3">
      <w:pPr>
        <w:pStyle w:val="Heading3"/>
      </w:pPr>
      <w:bookmarkStart w:id="19" w:name="_Toc124263773"/>
      <w:r>
        <w:t>Program QML</w:t>
      </w:r>
      <w:bookmarkEnd w:id="19"/>
    </w:p>
    <w:p w14:paraId="1F5EAAD6" w14:textId="6A6CBC92" w:rsidR="00DC57E3" w:rsidRDefault="00DC57E3" w:rsidP="00DC57E3"/>
    <w:p w14:paraId="34D2E981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A54D847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3F9CA2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0CDE488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5C51A7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595E22A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21213F0" w14:textId="77777777" w:rsidR="00F76255" w:rsidRDefault="00F76255" w:rsidP="0063072C">
      <w:pPr>
        <w:shd w:val="clear" w:color="auto" w:fill="70AD47" w:themeFill="accent6"/>
      </w:pPr>
    </w:p>
    <w:p w14:paraId="6A93BE3E" w14:textId="77777777" w:rsidR="00F76255" w:rsidRDefault="00F76255" w:rsidP="0063072C">
      <w:pPr>
        <w:shd w:val="clear" w:color="auto" w:fill="70AD47" w:themeFill="accent6"/>
      </w:pPr>
    </w:p>
    <w:p w14:paraId="40F64B7B" w14:textId="77777777" w:rsidR="00F76255" w:rsidRDefault="00F76255" w:rsidP="0063072C">
      <w:pPr>
        <w:shd w:val="clear" w:color="auto" w:fill="70AD47" w:themeFill="accent6"/>
      </w:pPr>
      <w:r>
        <w:t>Window {</w:t>
      </w:r>
    </w:p>
    <w:p w14:paraId="43BA8A4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6584C91" w14:textId="77777777" w:rsidR="00F76255" w:rsidRDefault="00F76255" w:rsidP="0063072C">
      <w:pPr>
        <w:shd w:val="clear" w:color="auto" w:fill="70AD47" w:themeFill="accent6"/>
      </w:pPr>
      <w:r>
        <w:tab/>
        <w:t>width: 400</w:t>
      </w:r>
    </w:p>
    <w:p w14:paraId="647E310A" w14:textId="77777777" w:rsidR="00F76255" w:rsidRDefault="00F76255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82C28B8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122FDC0" w14:textId="63245EC3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height: 400</w:t>
      </w:r>
    </w:p>
    <w:p w14:paraId="266D7F99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1C4EA0C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A53A38E" w14:textId="77777777" w:rsidR="00F76255" w:rsidRDefault="00F7625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45B64638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CB09EB1" w14:textId="0554517C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visible: true</w:t>
      </w:r>
    </w:p>
    <w:p w14:paraId="1EC4F007" w14:textId="0EC6B214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438FC9C" w14:textId="77AA6D4C" w:rsidR="00F76255" w:rsidRDefault="00F76255" w:rsidP="0063072C">
      <w:pPr>
        <w:shd w:val="clear" w:color="auto" w:fill="70AD47" w:themeFill="accent6"/>
      </w:pPr>
      <w:r>
        <w:tab/>
      </w:r>
    </w:p>
    <w:p w14:paraId="602FFA1D" w14:textId="77777777" w:rsidR="003E749B" w:rsidRDefault="003E749B" w:rsidP="0063072C">
      <w:pPr>
        <w:shd w:val="clear" w:color="auto" w:fill="70AD47" w:themeFill="accent6"/>
      </w:pPr>
    </w:p>
    <w:p w14:paraId="193FAB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3AAD2F6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210175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500F9BC5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1D7BDEB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4C9DA2A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676E3E6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2A11D49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0916274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EDE15B" w14:textId="2514102D" w:rsidR="00F76255" w:rsidRDefault="00F76255" w:rsidP="0063072C">
      <w:pPr>
        <w:shd w:val="clear" w:color="auto" w:fill="70AD47" w:themeFill="accent6"/>
      </w:pPr>
      <w:r>
        <w:tab/>
        <w:t>Rectangle {</w:t>
      </w:r>
    </w:p>
    <w:p w14:paraId="0DEB1EA1" w14:textId="0DBD5FCC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1002AD4E" w14:textId="3510D998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51BF4042" w14:textId="627876CE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31110349" w14:textId="4272ADD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74B7E327" w14:textId="4483748F" w:rsidR="00F76255" w:rsidRDefault="00F76255" w:rsidP="0063072C">
      <w:pPr>
        <w:shd w:val="clear" w:color="auto" w:fill="70AD47" w:themeFill="accent6"/>
      </w:pPr>
      <w:r>
        <w:tab/>
        <w:t>}</w:t>
      </w:r>
    </w:p>
    <w:p w14:paraId="4D9254F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01D357A3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Text{</w:t>
      </w:r>
      <w:proofErr w:type="gramEnd"/>
    </w:p>
    <w:p w14:paraId="23D5C70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x: 10</w:t>
      </w:r>
    </w:p>
    <w:p w14:paraId="5B40537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4DCE245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7854F4F8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2C345911" w14:textId="1CE4ADE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  <w:r>
        <w:tab/>
      </w:r>
    </w:p>
    <w:p w14:paraId="07A634EF" w14:textId="29A66092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13C4434F" w14:textId="3A4473A4" w:rsidR="00F76255" w:rsidRDefault="00F76255" w:rsidP="0063072C">
      <w:pPr>
        <w:shd w:val="clear" w:color="auto" w:fill="70AD47" w:themeFill="accent6"/>
      </w:pPr>
      <w:r>
        <w:tab/>
        <w:t>}</w:t>
      </w:r>
    </w:p>
    <w:p w14:paraId="6B56EF09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11D151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3BF180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50A9ED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637D580E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5AA7EDC5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75992DA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4263B1C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05A8E20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3AF34D14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22E0D6C1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269B5F7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AA184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6572DAB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023CDC9F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3EBA75C5" w14:textId="13C40C9B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074B8C63" w14:textId="4D0770F6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0BF5F1B" w14:textId="1C01791D" w:rsidR="00F76255" w:rsidRDefault="00F76255" w:rsidP="0063072C">
      <w:pPr>
        <w:shd w:val="clear" w:color="auto" w:fill="70AD47" w:themeFill="accent6"/>
      </w:pPr>
      <w:r>
        <w:tab/>
        <w:t>}</w:t>
      </w:r>
    </w:p>
    <w:p w14:paraId="48B03000" w14:textId="77777777" w:rsidR="00F76255" w:rsidRDefault="00F76255" w:rsidP="0063072C">
      <w:pPr>
        <w:shd w:val="clear" w:color="auto" w:fill="70AD47" w:themeFill="accent6"/>
      </w:pPr>
      <w:r>
        <w:t>}</w:t>
      </w:r>
    </w:p>
    <w:p w14:paraId="2A2E5BC0" w14:textId="77777777" w:rsidR="00F76255" w:rsidRDefault="00F76255" w:rsidP="00F76255"/>
    <w:p w14:paraId="4F829B55" w14:textId="77777777" w:rsidR="00F76255" w:rsidRDefault="00F76255" w:rsidP="00F76255"/>
    <w:p w14:paraId="608DE9C3" w14:textId="77777777" w:rsidR="00F76255" w:rsidRDefault="00F76255" w:rsidP="00F76255"/>
    <w:p w14:paraId="3F4DCE88" w14:textId="77777777" w:rsidR="00F76255" w:rsidRDefault="00F76255" w:rsidP="00F76255"/>
    <w:p w14:paraId="26F91871" w14:textId="77777777" w:rsidR="00F76255" w:rsidRDefault="00F76255" w:rsidP="00F76255"/>
    <w:p w14:paraId="3D2B6325" w14:textId="77777777" w:rsidR="00F76255" w:rsidRDefault="00F76255" w:rsidP="00F76255"/>
    <w:p w14:paraId="44874FD8" w14:textId="77777777" w:rsidR="00F76255" w:rsidRDefault="00F76255" w:rsidP="00F76255"/>
    <w:p w14:paraId="160EDD4D" w14:textId="77777777" w:rsidR="00F76255" w:rsidRDefault="00F76255" w:rsidP="00F76255"/>
    <w:p w14:paraId="534C7F8E" w14:textId="77777777" w:rsidR="00F76255" w:rsidRDefault="00F76255" w:rsidP="00F76255"/>
    <w:p w14:paraId="38C64759" w14:textId="77777777" w:rsidR="00F76255" w:rsidRDefault="00F76255" w:rsidP="00F76255"/>
    <w:p w14:paraId="29ABF63A" w14:textId="77777777" w:rsidR="00F76255" w:rsidRDefault="00F76255" w:rsidP="00F76255"/>
    <w:p w14:paraId="4511E131" w14:textId="77777777" w:rsidR="00F76255" w:rsidRDefault="00F76255" w:rsidP="00F76255"/>
    <w:p w14:paraId="688B28AB" w14:textId="77777777" w:rsidR="001905B5" w:rsidRDefault="001905B5" w:rsidP="00DC57E3"/>
    <w:p w14:paraId="7B27189B" w14:textId="25E7F2BD" w:rsidR="00DC57E3" w:rsidRDefault="00DC57E3" w:rsidP="00DC57E3"/>
    <w:p w14:paraId="2092AA25" w14:textId="5C9F12E5" w:rsidR="00DC57E3" w:rsidRDefault="00DC57E3" w:rsidP="00DC57E3">
      <w:pPr>
        <w:pStyle w:val="Heading2"/>
      </w:pPr>
      <w:bookmarkStart w:id="20" w:name="_Toc124263774"/>
      <w:r>
        <w:t>Multiple Output</w:t>
      </w:r>
      <w:bookmarkEnd w:id="20"/>
    </w:p>
    <w:p w14:paraId="3596148D" w14:textId="562B5E66" w:rsidR="00DC57E3" w:rsidRDefault="00DC57E3" w:rsidP="00DC57E3">
      <w:pPr>
        <w:pStyle w:val="Heading3"/>
      </w:pPr>
      <w:bookmarkStart w:id="21" w:name="_Toc124263775"/>
      <w:r>
        <w:t>Program Ladder</w:t>
      </w:r>
      <w:bookmarkEnd w:id="21"/>
    </w:p>
    <w:p w14:paraId="58D144C5" w14:textId="3C7C7B5A" w:rsidR="000659FE" w:rsidRPr="000659FE" w:rsidRDefault="00CE5E27" w:rsidP="00CE5E27">
      <w:pPr>
        <w:jc w:val="center"/>
      </w:pPr>
      <w:r>
        <w:rPr>
          <w:noProof/>
        </w:rPr>
        <w:drawing>
          <wp:inline distT="0" distB="0" distL="0" distR="0" wp14:anchorId="0E950131" wp14:editId="055B71F2">
            <wp:extent cx="5591175" cy="16097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F2729" w14:textId="4C34C559" w:rsidR="00DC57E3" w:rsidRDefault="00DC57E3" w:rsidP="00DC57E3">
      <w:pPr>
        <w:pStyle w:val="Heading3"/>
      </w:pPr>
      <w:bookmarkStart w:id="22" w:name="_Toc124263776"/>
      <w:r>
        <w:t>Program Python</w:t>
      </w:r>
      <w:bookmarkEnd w:id="22"/>
    </w:p>
    <w:p w14:paraId="0DA14981" w14:textId="77777777" w:rsidR="00833943" w:rsidRDefault="00833943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F8D9C9F" w14:textId="77777777" w:rsidR="00833943" w:rsidRDefault="00833943" w:rsidP="0063072C">
      <w:pPr>
        <w:shd w:val="clear" w:color="auto" w:fill="1F3864" w:themeFill="accent1" w:themeFillShade="80"/>
      </w:pPr>
    </w:p>
    <w:p w14:paraId="76BE79E4" w14:textId="77777777" w:rsidR="00833943" w:rsidRDefault="00833943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4572308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E79F7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9DE06A7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from PyQt5.QtGui import * </w:t>
      </w:r>
    </w:p>
    <w:p w14:paraId="35B20DC2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0AC6A432" w14:textId="77777777" w:rsidR="00833943" w:rsidRDefault="00833943" w:rsidP="0063072C">
      <w:pPr>
        <w:shd w:val="clear" w:color="auto" w:fill="1F3864" w:themeFill="accent1" w:themeFillShade="80"/>
      </w:pPr>
      <w:r>
        <w:t>from PyQt5.QtWidgets import *</w:t>
      </w:r>
    </w:p>
    <w:p w14:paraId="0195C80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6A27F21C" w14:textId="77777777" w:rsidR="00833943" w:rsidRDefault="00833943" w:rsidP="0063072C">
      <w:pPr>
        <w:shd w:val="clear" w:color="auto" w:fill="1F3864" w:themeFill="accent1" w:themeFillShade="80"/>
      </w:pPr>
      <w:r>
        <w:t>import sys</w:t>
      </w:r>
    </w:p>
    <w:p w14:paraId="19800B25" w14:textId="77777777" w:rsidR="00833943" w:rsidRDefault="00833943" w:rsidP="0063072C">
      <w:pPr>
        <w:shd w:val="clear" w:color="auto" w:fill="1F3864" w:themeFill="accent1" w:themeFillShade="80"/>
      </w:pPr>
      <w:r>
        <w:t>import threading</w:t>
      </w:r>
    </w:p>
    <w:p w14:paraId="603849C1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A725D9B" w14:textId="77777777" w:rsidR="00833943" w:rsidRDefault="00833943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E041C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3D70893A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14D54DB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EBD26C8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9859C9A" w14:textId="77777777" w:rsidR="00833943" w:rsidRDefault="00833943" w:rsidP="0063072C">
      <w:pPr>
        <w:shd w:val="clear" w:color="auto" w:fill="1F3864" w:themeFill="accent1" w:themeFillShade="80"/>
      </w:pPr>
      <w:r>
        <w:t>import serial</w:t>
      </w:r>
    </w:p>
    <w:p w14:paraId="05D5808A" w14:textId="77777777" w:rsidR="00833943" w:rsidRDefault="00833943" w:rsidP="0063072C">
      <w:pPr>
        <w:shd w:val="clear" w:color="auto" w:fill="1F3864" w:themeFill="accent1" w:themeFillShade="80"/>
      </w:pPr>
      <w:r>
        <w:t>import time</w:t>
      </w:r>
    </w:p>
    <w:p w14:paraId="6AB0D146" w14:textId="77777777" w:rsidR="00833943" w:rsidRDefault="00833943" w:rsidP="0063072C">
      <w:pPr>
        <w:shd w:val="clear" w:color="auto" w:fill="1F3864" w:themeFill="accent1" w:themeFillShade="80"/>
      </w:pPr>
      <w:r>
        <w:t>###############DECLARE VARIABLES#############</w:t>
      </w:r>
    </w:p>
    <w:p w14:paraId="1C594B8A" w14:textId="77777777" w:rsidR="00833943" w:rsidRDefault="00833943" w:rsidP="0063072C">
      <w:pPr>
        <w:shd w:val="clear" w:color="auto" w:fill="1F3864" w:themeFill="accent1" w:themeFillShade="80"/>
      </w:pPr>
      <w:r>
        <w:t>button1_status = 0</w:t>
      </w:r>
    </w:p>
    <w:p w14:paraId="59C4979B" w14:textId="0BEFCBFD" w:rsidR="00833943" w:rsidRDefault="00833943" w:rsidP="0063072C">
      <w:pPr>
        <w:shd w:val="clear" w:color="auto" w:fill="1F3864" w:themeFill="accent1" w:themeFillShade="80"/>
      </w:pPr>
      <w:r>
        <w:t>button2_status = 0</w:t>
      </w:r>
    </w:p>
    <w:p w14:paraId="65F8FE35" w14:textId="77777777" w:rsidR="00833943" w:rsidRDefault="00833943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C3D1C7C" w14:textId="77777777" w:rsidR="00833943" w:rsidRDefault="00833943" w:rsidP="0063072C">
      <w:pPr>
        <w:shd w:val="clear" w:color="auto" w:fill="1F3864" w:themeFill="accent1" w:themeFillShade="80"/>
      </w:pPr>
    </w:p>
    <w:p w14:paraId="6F7A83BB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A1C9019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44D0EFF7" w14:textId="77777777" w:rsidR="00833943" w:rsidRDefault="00833943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E92AB40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BC08BE4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C39B46" w14:textId="77777777" w:rsidR="00833943" w:rsidRDefault="00833943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F288034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FCB386F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240E9BE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F53FBAF" w14:textId="77777777" w:rsidR="00833943" w:rsidRDefault="00833943" w:rsidP="0063072C">
      <w:pPr>
        <w:shd w:val="clear" w:color="auto" w:fill="1F3864" w:themeFill="accent1" w:themeFillShade="80"/>
      </w:pPr>
      <w:r>
        <w:t xml:space="preserve">    else:</w:t>
      </w:r>
    </w:p>
    <w:p w14:paraId="63EB445C" w14:textId="77777777" w:rsidR="00833943" w:rsidRDefault="00833943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3AA6AD1" w14:textId="77777777" w:rsidR="00833943" w:rsidRDefault="00833943" w:rsidP="0063072C">
      <w:pPr>
        <w:shd w:val="clear" w:color="auto" w:fill="1F3864" w:themeFill="accent1" w:themeFillShade="80"/>
      </w:pPr>
    </w:p>
    <w:p w14:paraId="4BD0B542" w14:textId="77777777" w:rsidR="00833943" w:rsidRDefault="00833943" w:rsidP="0063072C">
      <w:pPr>
        <w:shd w:val="clear" w:color="auto" w:fill="1F3864" w:themeFill="accent1" w:themeFillShade="80"/>
      </w:pPr>
      <w:r>
        <w:t xml:space="preserve">    result = []</w:t>
      </w:r>
    </w:p>
    <w:p w14:paraId="20C67CF2" w14:textId="77777777" w:rsidR="00833943" w:rsidRDefault="00833943" w:rsidP="0063072C">
      <w:pPr>
        <w:shd w:val="clear" w:color="auto" w:fill="1F3864" w:themeFill="accent1" w:themeFillShade="80"/>
      </w:pPr>
      <w:r>
        <w:t xml:space="preserve">    for port in ports:</w:t>
      </w:r>
    </w:p>
    <w:p w14:paraId="79B40CD4" w14:textId="77777777" w:rsidR="00833943" w:rsidRDefault="00833943" w:rsidP="0063072C">
      <w:pPr>
        <w:shd w:val="clear" w:color="auto" w:fill="1F3864" w:themeFill="accent1" w:themeFillShade="80"/>
      </w:pPr>
      <w:r>
        <w:t xml:space="preserve">        try:</w:t>
      </w:r>
    </w:p>
    <w:p w14:paraId="0B5D14B5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0CF0289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452E61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B524FD5" w14:textId="77777777" w:rsidR="00833943" w:rsidRDefault="00833943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FCD76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pass</w:t>
      </w:r>
    </w:p>
    <w:p w14:paraId="58561058" w14:textId="77777777" w:rsidR="00833943" w:rsidRDefault="00833943" w:rsidP="0063072C">
      <w:pPr>
        <w:shd w:val="clear" w:color="auto" w:fill="1F3864" w:themeFill="accent1" w:themeFillShade="80"/>
      </w:pPr>
      <w:r>
        <w:t xml:space="preserve">    return result</w:t>
      </w:r>
    </w:p>
    <w:p w14:paraId="78BDD6CF" w14:textId="77777777" w:rsidR="00833943" w:rsidRDefault="00833943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5E6B10C" w14:textId="77777777" w:rsidR="00833943" w:rsidRDefault="00833943" w:rsidP="0063072C">
      <w:pPr>
        <w:shd w:val="clear" w:color="auto" w:fill="1F3864" w:themeFill="accent1" w:themeFillShade="80"/>
      </w:pPr>
    </w:p>
    <w:p w14:paraId="1E22D7ED" w14:textId="77777777" w:rsidR="00833943" w:rsidRDefault="00833943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9C26C46" w14:textId="77777777" w:rsidR="00833943" w:rsidRDefault="00833943" w:rsidP="0063072C">
      <w:pPr>
        <w:shd w:val="clear" w:color="auto" w:fill="1F3864" w:themeFill="accent1" w:themeFillShade="80"/>
      </w:pPr>
    </w:p>
    <w:p w14:paraId="72C096B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162C9CA" w14:textId="77777777" w:rsidR="00833943" w:rsidRDefault="00833943" w:rsidP="0063072C">
      <w:pPr>
        <w:shd w:val="clear" w:color="auto" w:fill="1F3864" w:themeFill="accent1" w:themeFillShade="80"/>
      </w:pPr>
    </w:p>
    <w:p w14:paraId="25E4260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C936D47" w14:textId="77777777" w:rsidR="00833943" w:rsidRDefault="00833943" w:rsidP="0063072C">
      <w:pPr>
        <w:shd w:val="clear" w:color="auto" w:fill="1F3864" w:themeFill="accent1" w:themeFillShade="80"/>
      </w:pPr>
    </w:p>
    <w:p w14:paraId="7ED40000" w14:textId="77777777" w:rsidR="00833943" w:rsidRDefault="00833943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2610FD95" w14:textId="77777777" w:rsidR="00833943" w:rsidRDefault="00833943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4DD0116" w14:textId="77777777" w:rsidR="00833943" w:rsidRDefault="00833943" w:rsidP="0063072C">
      <w:pPr>
        <w:shd w:val="clear" w:color="auto" w:fill="1F3864" w:themeFill="accent1" w:themeFillShade="80"/>
      </w:pPr>
    </w:p>
    <w:p w14:paraId="5D7F9F87" w14:textId="77777777" w:rsidR="00833943" w:rsidRDefault="00833943" w:rsidP="0063072C">
      <w:pPr>
        <w:shd w:val="clear" w:color="auto" w:fill="1F3864" w:themeFill="accent1" w:themeFillShade="80"/>
      </w:pPr>
    </w:p>
    <w:p w14:paraId="0417E5AC" w14:textId="77777777" w:rsidR="00833943" w:rsidRDefault="00833943" w:rsidP="0063072C">
      <w:pPr>
        <w:shd w:val="clear" w:color="auto" w:fill="1F3864" w:themeFill="accent1" w:themeFillShade="80"/>
      </w:pPr>
    </w:p>
    <w:p w14:paraId="23D2B2FB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5290333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16CA852" w14:textId="77777777" w:rsidR="00833943" w:rsidRDefault="00833943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824819" w14:textId="77777777" w:rsidR="00833943" w:rsidRDefault="00833943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114E017" w14:textId="77777777" w:rsidR="00833943" w:rsidRDefault="00833943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8E5B9A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1011348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F1A1E73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280F0D14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4756F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08542275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1EBA94EF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76F051AA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7C79D37A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8B2DEBD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117D666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7A88C372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6BBED5B0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1318A2B9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2(self, message):</w:t>
      </w:r>
    </w:p>
    <w:p w14:paraId="33274855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2_status</w:t>
      </w:r>
    </w:p>
    <w:p w14:paraId="050EB668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207858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2_status = message</w:t>
      </w:r>
    </w:p>
    <w:p w14:paraId="43F6397B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07EEB0" w14:textId="77777777" w:rsidR="00833943" w:rsidRDefault="00833943" w:rsidP="0063072C">
      <w:pPr>
        <w:shd w:val="clear" w:color="auto" w:fill="1F3864" w:themeFill="accent1" w:themeFillShade="80"/>
      </w:pPr>
    </w:p>
    <w:p w14:paraId="435CA8F5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54CAA2BC" w14:textId="77777777" w:rsidR="00833943" w:rsidRDefault="00833943" w:rsidP="0063072C">
      <w:pPr>
        <w:shd w:val="clear" w:color="auto" w:fill="1F3864" w:themeFill="accent1" w:themeFillShade="80"/>
      </w:pPr>
      <w:r>
        <w:t xml:space="preserve">    while True:</w:t>
      </w:r>
    </w:p>
    <w:p w14:paraId="7CD1D711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1934A00A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12EC52A9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0F2BEB9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22FAFE84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</w:p>
    <w:p w14:paraId="1202D9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2_status == 1):</w:t>
      </w:r>
    </w:p>
    <w:p w14:paraId="126F605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True, unit=int(</w:t>
      </w:r>
      <w:proofErr w:type="spellStart"/>
      <w:r>
        <w:t>slave_id</w:t>
      </w:r>
      <w:proofErr w:type="spellEnd"/>
      <w:r>
        <w:t>))</w:t>
      </w:r>
    </w:p>
    <w:p w14:paraId="55CFE47D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237D650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False, unit=int(</w:t>
      </w:r>
      <w:proofErr w:type="spellStart"/>
      <w:r>
        <w:t>slave_id</w:t>
      </w:r>
      <w:proofErr w:type="spellEnd"/>
      <w:r>
        <w:t>))</w:t>
      </w:r>
    </w:p>
    <w:p w14:paraId="1C9A952B" w14:textId="77777777" w:rsidR="00833943" w:rsidRDefault="00833943" w:rsidP="0063072C">
      <w:pPr>
        <w:shd w:val="clear" w:color="auto" w:fill="1F3864" w:themeFill="accent1" w:themeFillShade="80"/>
      </w:pPr>
    </w:p>
    <w:p w14:paraId="7159463E" w14:textId="77777777" w:rsidR="00833943" w:rsidRDefault="00833943" w:rsidP="0063072C">
      <w:pPr>
        <w:shd w:val="clear" w:color="auto" w:fill="1F3864" w:themeFill="accent1" w:themeFillShade="80"/>
      </w:pPr>
    </w:p>
    <w:p w14:paraId="08E8BE80" w14:textId="77777777" w:rsidR="00833943" w:rsidRDefault="00833943" w:rsidP="0063072C">
      <w:pPr>
        <w:shd w:val="clear" w:color="auto" w:fill="1F3864" w:themeFill="accent1" w:themeFillShade="80"/>
      </w:pPr>
    </w:p>
    <w:p w14:paraId="63E0DF48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44E2C27E" w14:textId="77777777" w:rsidR="00833943" w:rsidRDefault="00833943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A4C46D8" w14:textId="77777777" w:rsidR="00833943" w:rsidRDefault="00833943" w:rsidP="0063072C">
      <w:pPr>
        <w:shd w:val="clear" w:color="auto" w:fill="1F3864" w:themeFill="accent1" w:themeFillShade="80"/>
      </w:pPr>
      <w:r>
        <w:t>if __name__ == "__main__":</w:t>
      </w:r>
    </w:p>
    <w:p w14:paraId="6B46BBF6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3A5B100" w14:textId="77777777" w:rsidR="00833943" w:rsidRDefault="00833943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5683FE60" w14:textId="77777777" w:rsidR="00833943" w:rsidRDefault="00833943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0C29D9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52569B9" w14:textId="77777777" w:rsidR="00833943" w:rsidRDefault="00833943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755C84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0F239F7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F83C72B" w14:textId="47A6AC92" w:rsidR="00D37791" w:rsidRPr="00D37791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9AE23BD" w14:textId="77777777" w:rsidR="00DC57E3" w:rsidRPr="00DC57E3" w:rsidRDefault="00DC57E3" w:rsidP="00DC57E3">
      <w:pPr>
        <w:pStyle w:val="Heading3"/>
      </w:pPr>
      <w:bookmarkStart w:id="23" w:name="_Toc124263777"/>
      <w:r>
        <w:t>Program QML</w:t>
      </w:r>
      <w:bookmarkEnd w:id="23"/>
    </w:p>
    <w:p w14:paraId="4E57FD06" w14:textId="2704A864" w:rsidR="00DC57E3" w:rsidRDefault="00DC57E3" w:rsidP="00DC57E3"/>
    <w:p w14:paraId="44CC4517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6B8352DA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280E6AAF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C1F8E38" w14:textId="77777777" w:rsidR="002D67A3" w:rsidRDefault="002D67A3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19FE19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1D9E6999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145E347" w14:textId="77777777" w:rsidR="002D67A3" w:rsidRDefault="002D67A3" w:rsidP="0063072C">
      <w:pPr>
        <w:shd w:val="clear" w:color="auto" w:fill="70AD47" w:themeFill="accent6"/>
      </w:pPr>
    </w:p>
    <w:p w14:paraId="512D0CAF" w14:textId="77777777" w:rsidR="002D67A3" w:rsidRDefault="002D67A3" w:rsidP="0063072C">
      <w:pPr>
        <w:shd w:val="clear" w:color="auto" w:fill="70AD47" w:themeFill="accent6"/>
      </w:pPr>
    </w:p>
    <w:p w14:paraId="484C7302" w14:textId="77777777" w:rsidR="002D67A3" w:rsidRDefault="002D67A3" w:rsidP="0063072C">
      <w:pPr>
        <w:shd w:val="clear" w:color="auto" w:fill="70AD47" w:themeFill="accent6"/>
      </w:pPr>
      <w:r>
        <w:t>Window {</w:t>
      </w:r>
    </w:p>
    <w:p w14:paraId="37E500F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76323DA" w14:textId="77777777" w:rsidR="002D67A3" w:rsidRDefault="002D67A3" w:rsidP="0063072C">
      <w:pPr>
        <w:shd w:val="clear" w:color="auto" w:fill="70AD47" w:themeFill="accent6"/>
      </w:pPr>
      <w:r>
        <w:tab/>
        <w:t>width: 400</w:t>
      </w:r>
    </w:p>
    <w:p w14:paraId="61634267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37F74BF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25297DA6" w14:textId="09715951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height: 400</w:t>
      </w:r>
    </w:p>
    <w:p w14:paraId="43C6110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087736A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635C63" w14:textId="77777777" w:rsidR="002D67A3" w:rsidRDefault="002D67A3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9DC024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84F4B9B" w14:textId="5C7C38F0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visible: true</w:t>
      </w:r>
    </w:p>
    <w:p w14:paraId="75146AE6" w14:textId="24A13817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2B55E17B" w14:textId="77777777" w:rsidR="002D67A3" w:rsidRDefault="002D67A3" w:rsidP="0063072C">
      <w:pPr>
        <w:shd w:val="clear" w:color="auto" w:fill="70AD47" w:themeFill="accent6"/>
      </w:pPr>
      <w:r>
        <w:tab/>
      </w:r>
    </w:p>
    <w:p w14:paraId="18B80321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665CBB7D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0E919496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01FE00B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86ECF4B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1E131D0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4E846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9111F51" w14:textId="682A1264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  <w:r>
        <w:tab/>
      </w:r>
    </w:p>
    <w:p w14:paraId="70EB096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03D5210C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22616E7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0ED7083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6A6423E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0843CC91" w14:textId="22BC9CAF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C0B811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5063FB7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26B3C3B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59687DD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18AFFDE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06A7635E" w14:textId="2F62E731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4264E817" w14:textId="42A9BFBD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4289099" w14:textId="77777777" w:rsidR="002D67A3" w:rsidRDefault="002D67A3" w:rsidP="0063072C">
      <w:pPr>
        <w:shd w:val="clear" w:color="auto" w:fill="70AD47" w:themeFill="accent6"/>
      </w:pPr>
      <w:r>
        <w:tab/>
        <w:t>}</w:t>
      </w:r>
    </w:p>
    <w:p w14:paraId="1D33F762" w14:textId="423CD846" w:rsidR="002D67A3" w:rsidRDefault="002D67A3" w:rsidP="0063072C">
      <w:pPr>
        <w:shd w:val="clear" w:color="auto" w:fill="70AD47" w:themeFill="accent6"/>
      </w:pPr>
      <w:r>
        <w:tab/>
      </w:r>
    </w:p>
    <w:p w14:paraId="6DA626D7" w14:textId="77777777" w:rsidR="002D67A3" w:rsidRDefault="002D67A3" w:rsidP="0063072C">
      <w:pPr>
        <w:shd w:val="clear" w:color="auto" w:fill="70AD47" w:themeFill="accent6"/>
      </w:pPr>
      <w:r>
        <w:tab/>
      </w:r>
    </w:p>
    <w:p w14:paraId="1A2D07C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4C9153D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2</w:t>
      </w:r>
    </w:p>
    <w:p w14:paraId="7E4AF99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1D55C117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250</w:t>
      </w:r>
    </w:p>
    <w:p w14:paraId="7DDD61D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30FFC183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AF85D8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EAEA5B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5D17DC5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776D737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3CF35EF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2_color</w:t>
      </w:r>
    </w:p>
    <w:p w14:paraId="5F900A1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33E1048E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5A78856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5CA223F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5349D3D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251435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12911EB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645468E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154A8ED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2"</w:t>
      </w:r>
    </w:p>
    <w:p w14:paraId="685684C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5A319D3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3C6A152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4CBAA43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F3B393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0E0E94E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0740670" w14:textId="77777777" w:rsidR="002D67A3" w:rsidRDefault="002D67A3" w:rsidP="0063072C">
      <w:pPr>
        <w:shd w:val="clear" w:color="auto" w:fill="70AD47" w:themeFill="accent6"/>
      </w:pPr>
      <w:r>
        <w:tab/>
      </w:r>
    </w:p>
    <w:p w14:paraId="2C5F6D06" w14:textId="7D55A13F" w:rsidR="002D67A3" w:rsidRDefault="002D67A3" w:rsidP="0063072C">
      <w:pPr>
        <w:shd w:val="clear" w:color="auto" w:fill="70AD47" w:themeFill="accent6"/>
      </w:pPr>
      <w:r>
        <w:tab/>
        <w:t>}</w:t>
      </w:r>
    </w:p>
    <w:p w14:paraId="63E64E9A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15625878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78E8A3F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FE8548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EFF0E90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9DE968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6B40DE2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329771C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76F4E9F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2CC14AB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0E5BB3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6EFF6D35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</w:p>
    <w:p w14:paraId="580D79D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180758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6CECAFE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4F2434C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B08F79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20EC15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B1BA82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true){</w:t>
      </w:r>
      <w:proofErr w:type="gramEnd"/>
    </w:p>
    <w:p w14:paraId="1F0FBF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F2055C"</w:t>
      </w:r>
    </w:p>
    <w:p w14:paraId="3A2FCD2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1")</w:t>
      </w:r>
    </w:p>
    <w:p w14:paraId="56DF3E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4D7F811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2F8836C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false){</w:t>
      </w:r>
      <w:proofErr w:type="gramEnd"/>
    </w:p>
    <w:p w14:paraId="17A97D6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340040"</w:t>
      </w:r>
    </w:p>
    <w:p w14:paraId="5C3DAD5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0")</w:t>
      </w:r>
    </w:p>
    <w:p w14:paraId="71E73F96" w14:textId="1852142E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05949476" w14:textId="336A3150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750F217C" w14:textId="06BF528D" w:rsidR="002D67A3" w:rsidRDefault="002D67A3" w:rsidP="0063072C">
      <w:pPr>
        <w:shd w:val="clear" w:color="auto" w:fill="70AD47" w:themeFill="accent6"/>
      </w:pPr>
      <w:r>
        <w:tab/>
        <w:t>}</w:t>
      </w:r>
    </w:p>
    <w:p w14:paraId="60848B0E" w14:textId="77777777" w:rsidR="002D67A3" w:rsidRDefault="002D67A3" w:rsidP="0063072C">
      <w:pPr>
        <w:shd w:val="clear" w:color="auto" w:fill="70AD47" w:themeFill="accent6"/>
      </w:pPr>
      <w:r>
        <w:t>}</w:t>
      </w:r>
    </w:p>
    <w:p w14:paraId="57D77F69" w14:textId="77777777" w:rsidR="002D67A3" w:rsidRDefault="002D67A3" w:rsidP="002D67A3"/>
    <w:p w14:paraId="013FCB7F" w14:textId="77777777" w:rsidR="002D67A3" w:rsidRDefault="002D67A3" w:rsidP="002D67A3"/>
    <w:p w14:paraId="076E6D47" w14:textId="77777777" w:rsidR="002D67A3" w:rsidRDefault="002D67A3" w:rsidP="002D67A3"/>
    <w:p w14:paraId="326301BB" w14:textId="77777777" w:rsidR="002D67A3" w:rsidRDefault="002D67A3" w:rsidP="002D67A3"/>
    <w:p w14:paraId="1B46261C" w14:textId="77777777" w:rsidR="002D67A3" w:rsidRDefault="002D67A3" w:rsidP="002D67A3"/>
    <w:p w14:paraId="6D30C0B8" w14:textId="77777777" w:rsidR="002D67A3" w:rsidRDefault="002D67A3" w:rsidP="002D67A3"/>
    <w:p w14:paraId="025E526A" w14:textId="77777777" w:rsidR="002D67A3" w:rsidRDefault="002D67A3" w:rsidP="002D67A3"/>
    <w:p w14:paraId="778C563D" w14:textId="77777777" w:rsidR="002D67A3" w:rsidRDefault="002D67A3" w:rsidP="002D67A3"/>
    <w:p w14:paraId="78BCBDDF" w14:textId="77777777" w:rsidR="002D67A3" w:rsidRDefault="002D67A3" w:rsidP="00DC57E3"/>
    <w:p w14:paraId="2EBD7364" w14:textId="35008471" w:rsidR="009E1B97" w:rsidRDefault="009E1B97" w:rsidP="00DC57E3"/>
    <w:p w14:paraId="6FE5B6F8" w14:textId="5AA932B7" w:rsidR="009E1B97" w:rsidRDefault="009E1B97" w:rsidP="00DC57E3"/>
    <w:p w14:paraId="280B829B" w14:textId="5C9E2BE7" w:rsidR="009E1B97" w:rsidRDefault="009E1B97" w:rsidP="00DC57E3"/>
    <w:p w14:paraId="3B073494" w14:textId="1E78EEAE" w:rsidR="009E1B97" w:rsidRDefault="009E1B97" w:rsidP="00DC57E3"/>
    <w:p w14:paraId="206945AE" w14:textId="01A2EE18" w:rsidR="009E1B97" w:rsidRDefault="009E1B97" w:rsidP="00DC57E3"/>
    <w:p w14:paraId="6294C5F0" w14:textId="007A8360" w:rsidR="009E1B97" w:rsidRDefault="009E1B97" w:rsidP="00DC57E3"/>
    <w:p w14:paraId="70888741" w14:textId="3CE1A749" w:rsidR="009E1B97" w:rsidRDefault="009E1B97" w:rsidP="00DC57E3"/>
    <w:p w14:paraId="37DB7463" w14:textId="790CBDC6" w:rsidR="00414CEF" w:rsidRDefault="00414CEF" w:rsidP="00DC57E3"/>
    <w:p w14:paraId="78D93D87" w14:textId="3110A544" w:rsidR="00414CEF" w:rsidRDefault="00414CEF" w:rsidP="00DC57E3"/>
    <w:p w14:paraId="66A0E61C" w14:textId="44262353" w:rsidR="00414CEF" w:rsidRDefault="00414CEF" w:rsidP="00DC57E3"/>
    <w:p w14:paraId="0625FCCD" w14:textId="265A2548" w:rsidR="00414CEF" w:rsidRDefault="00414CEF" w:rsidP="00DC57E3"/>
    <w:p w14:paraId="6B551345" w14:textId="5D9287C9" w:rsidR="00414CEF" w:rsidRDefault="00414CEF" w:rsidP="00DC57E3"/>
    <w:p w14:paraId="59701C49" w14:textId="49E35100" w:rsidR="00414CEF" w:rsidRDefault="00414CEF" w:rsidP="00DC57E3"/>
    <w:p w14:paraId="30A73B9A" w14:textId="77777777" w:rsidR="00414CEF" w:rsidRDefault="00414CEF" w:rsidP="00DC57E3"/>
    <w:p w14:paraId="5A093E5C" w14:textId="52A832F1" w:rsidR="009E1B97" w:rsidRDefault="009E1B97" w:rsidP="009E1B97">
      <w:pPr>
        <w:pStyle w:val="Heading1"/>
      </w:pPr>
      <w:bookmarkStart w:id="24" w:name="_Toc124263778"/>
      <w:proofErr w:type="spellStart"/>
      <w:r>
        <w:t>Jobsheet</w:t>
      </w:r>
      <w:proofErr w:type="spellEnd"/>
      <w:r>
        <w:t xml:space="preserve"> </w:t>
      </w:r>
      <w:proofErr w:type="gramStart"/>
      <w:r>
        <w:t>2 :</w:t>
      </w:r>
      <w:proofErr w:type="gramEnd"/>
      <w:r>
        <w:t xml:space="preserve"> Digital Input</w:t>
      </w:r>
      <w:bookmarkEnd w:id="24"/>
    </w:p>
    <w:p w14:paraId="2FAA35DA" w14:textId="77777777" w:rsidR="009E1B97" w:rsidRDefault="009E1B97" w:rsidP="009E1B97"/>
    <w:p w14:paraId="2FE0AB49" w14:textId="7FF2B7D6" w:rsidR="009E1B97" w:rsidRDefault="009E1B97" w:rsidP="009E1B97">
      <w:pPr>
        <w:pStyle w:val="Heading2"/>
      </w:pPr>
      <w:bookmarkStart w:id="25" w:name="_Toc124263779"/>
      <w:r>
        <w:t>Single Input</w:t>
      </w:r>
      <w:bookmarkEnd w:id="25"/>
    </w:p>
    <w:p w14:paraId="5917E71C" w14:textId="6F4831F9" w:rsidR="009E1B97" w:rsidRDefault="009E1B97" w:rsidP="009E1B97">
      <w:pPr>
        <w:pStyle w:val="Heading3"/>
      </w:pPr>
      <w:bookmarkStart w:id="26" w:name="_Toc124263780"/>
      <w:r>
        <w:t>Program Ladder</w:t>
      </w:r>
      <w:bookmarkEnd w:id="26"/>
    </w:p>
    <w:p w14:paraId="3FB219B0" w14:textId="5F6AC6DB" w:rsidR="000659FE" w:rsidRPr="000659FE" w:rsidRDefault="000659FE" w:rsidP="000659FE">
      <w:r w:rsidRPr="000659FE">
        <w:rPr>
          <w:noProof/>
        </w:rPr>
        <w:drawing>
          <wp:inline distT="0" distB="0" distL="0" distR="0" wp14:anchorId="1E5BA1A4" wp14:editId="3C54E180">
            <wp:extent cx="5734336" cy="1445712"/>
            <wp:effectExtent l="0" t="0" r="0" b="2540"/>
            <wp:docPr id="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450FBAF-EB35-4497-8550-A4F8C286D5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450FBAF-EB35-4497-8550-A4F8C286D5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34336" cy="144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0A03FA" w14:textId="38B9093C" w:rsidR="009E1B97" w:rsidRDefault="009E1B97" w:rsidP="009E1B97">
      <w:pPr>
        <w:pStyle w:val="Heading3"/>
      </w:pPr>
      <w:bookmarkStart w:id="27" w:name="_Toc124263781"/>
      <w:r>
        <w:t>Program Python</w:t>
      </w:r>
      <w:bookmarkEnd w:id="27"/>
    </w:p>
    <w:p w14:paraId="2DA42421" w14:textId="0D0ADDF5" w:rsidR="002426B5" w:rsidRDefault="002426B5" w:rsidP="002426B5"/>
    <w:p w14:paraId="4FE19300" w14:textId="77777777" w:rsidR="002426B5" w:rsidRDefault="002426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BD1517A" w14:textId="77777777" w:rsidR="002426B5" w:rsidRDefault="002426B5" w:rsidP="0063072C">
      <w:pPr>
        <w:shd w:val="clear" w:color="auto" w:fill="1F3864" w:themeFill="accent1" w:themeFillShade="80"/>
      </w:pPr>
    </w:p>
    <w:p w14:paraId="482F6D11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780468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4E04D0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751B8324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B82E547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27A2AF88" w14:textId="77777777" w:rsidR="002426B5" w:rsidRDefault="002426B5" w:rsidP="0063072C">
      <w:pPr>
        <w:shd w:val="clear" w:color="auto" w:fill="1F3864" w:themeFill="accent1" w:themeFillShade="80"/>
      </w:pPr>
      <w:r>
        <w:t>from PyQt5.QtWidgets import *</w:t>
      </w:r>
    </w:p>
    <w:p w14:paraId="2734CCF9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FA83AC2" w14:textId="77777777" w:rsidR="002426B5" w:rsidRDefault="002426B5" w:rsidP="0063072C">
      <w:pPr>
        <w:shd w:val="clear" w:color="auto" w:fill="1F3864" w:themeFill="accent1" w:themeFillShade="80"/>
      </w:pPr>
      <w:r>
        <w:t>import sys</w:t>
      </w:r>
    </w:p>
    <w:p w14:paraId="63E2F732" w14:textId="77777777" w:rsidR="002426B5" w:rsidRDefault="002426B5" w:rsidP="0063072C">
      <w:pPr>
        <w:shd w:val="clear" w:color="auto" w:fill="1F3864" w:themeFill="accent1" w:themeFillShade="80"/>
      </w:pPr>
      <w:r>
        <w:t>import threading</w:t>
      </w:r>
    </w:p>
    <w:p w14:paraId="15322763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01DBBDC" w14:textId="77777777" w:rsidR="002426B5" w:rsidRDefault="002426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FBCB7E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15E899C6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7600DE2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B015F7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B8DD5B" w14:textId="77777777" w:rsidR="002426B5" w:rsidRDefault="002426B5" w:rsidP="0063072C">
      <w:pPr>
        <w:shd w:val="clear" w:color="auto" w:fill="1F3864" w:themeFill="accent1" w:themeFillShade="80"/>
      </w:pPr>
      <w:r>
        <w:t>import serial</w:t>
      </w:r>
    </w:p>
    <w:p w14:paraId="7510C692" w14:textId="77777777" w:rsidR="002426B5" w:rsidRDefault="002426B5" w:rsidP="0063072C">
      <w:pPr>
        <w:shd w:val="clear" w:color="auto" w:fill="1F3864" w:themeFill="accent1" w:themeFillShade="80"/>
      </w:pPr>
      <w:r>
        <w:t>import time</w:t>
      </w:r>
    </w:p>
    <w:p w14:paraId="1F9EB911" w14:textId="77777777" w:rsidR="002426B5" w:rsidRDefault="002426B5" w:rsidP="0063072C">
      <w:pPr>
        <w:shd w:val="clear" w:color="auto" w:fill="1F3864" w:themeFill="accent1" w:themeFillShade="80"/>
      </w:pPr>
      <w:r>
        <w:t>###############DECLARE VARIABLES#############</w:t>
      </w:r>
    </w:p>
    <w:p w14:paraId="272E758D" w14:textId="77777777" w:rsidR="002426B5" w:rsidRDefault="002426B5" w:rsidP="0063072C">
      <w:pPr>
        <w:shd w:val="clear" w:color="auto" w:fill="1F3864" w:themeFill="accent1" w:themeFillShade="80"/>
      </w:pPr>
      <w:r>
        <w:t>indicator1_status = ""</w:t>
      </w:r>
    </w:p>
    <w:p w14:paraId="5655BA7D" w14:textId="77777777" w:rsidR="002426B5" w:rsidRDefault="002426B5" w:rsidP="0063072C">
      <w:pPr>
        <w:shd w:val="clear" w:color="auto" w:fill="1F3864" w:themeFill="accent1" w:themeFillShade="80"/>
      </w:pPr>
    </w:p>
    <w:p w14:paraId="31E01E69" w14:textId="77777777" w:rsidR="002426B5" w:rsidRDefault="002426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DFB632E" w14:textId="77777777" w:rsidR="002426B5" w:rsidRDefault="002426B5" w:rsidP="0063072C">
      <w:pPr>
        <w:shd w:val="clear" w:color="auto" w:fill="1F3864" w:themeFill="accent1" w:themeFillShade="80"/>
      </w:pPr>
    </w:p>
    <w:p w14:paraId="3018CF0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2CB0800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1FEB448" w14:textId="77777777" w:rsidR="002426B5" w:rsidRDefault="002426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56DE30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56969B79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6AD75F19" w14:textId="77777777" w:rsidR="002426B5" w:rsidRDefault="002426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36842BB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31D4FB7E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C0D867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B3ADA22" w14:textId="77777777" w:rsidR="002426B5" w:rsidRDefault="002426B5" w:rsidP="0063072C">
      <w:pPr>
        <w:shd w:val="clear" w:color="auto" w:fill="1F3864" w:themeFill="accent1" w:themeFillShade="80"/>
      </w:pPr>
      <w:r>
        <w:t xml:space="preserve">    else:</w:t>
      </w:r>
    </w:p>
    <w:p w14:paraId="2BCF27B7" w14:textId="77777777" w:rsidR="002426B5" w:rsidRDefault="002426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5335765" w14:textId="77777777" w:rsidR="002426B5" w:rsidRDefault="002426B5" w:rsidP="0063072C">
      <w:pPr>
        <w:shd w:val="clear" w:color="auto" w:fill="1F3864" w:themeFill="accent1" w:themeFillShade="80"/>
      </w:pPr>
    </w:p>
    <w:p w14:paraId="5DAC9535" w14:textId="77777777" w:rsidR="002426B5" w:rsidRDefault="002426B5" w:rsidP="0063072C">
      <w:pPr>
        <w:shd w:val="clear" w:color="auto" w:fill="1F3864" w:themeFill="accent1" w:themeFillShade="80"/>
      </w:pPr>
      <w:r>
        <w:t xml:space="preserve">    result = []</w:t>
      </w:r>
    </w:p>
    <w:p w14:paraId="40E4F216" w14:textId="77777777" w:rsidR="002426B5" w:rsidRDefault="002426B5" w:rsidP="0063072C">
      <w:pPr>
        <w:shd w:val="clear" w:color="auto" w:fill="1F3864" w:themeFill="accent1" w:themeFillShade="80"/>
      </w:pPr>
      <w:r>
        <w:t xml:space="preserve">    for port in ports:</w:t>
      </w:r>
    </w:p>
    <w:p w14:paraId="2A281C0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5FC8BAF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B9A84B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77A03D0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3EF10FBD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0F5A2F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2A78FD39" w14:textId="77777777" w:rsidR="002426B5" w:rsidRDefault="002426B5" w:rsidP="0063072C">
      <w:pPr>
        <w:shd w:val="clear" w:color="auto" w:fill="1F3864" w:themeFill="accent1" w:themeFillShade="80"/>
      </w:pPr>
      <w:r>
        <w:t xml:space="preserve">    return result</w:t>
      </w:r>
    </w:p>
    <w:p w14:paraId="7E974F57" w14:textId="77777777" w:rsidR="002426B5" w:rsidRDefault="002426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CBC26E" w14:textId="77777777" w:rsidR="002426B5" w:rsidRDefault="002426B5" w:rsidP="0063072C">
      <w:pPr>
        <w:shd w:val="clear" w:color="auto" w:fill="1F3864" w:themeFill="accent1" w:themeFillShade="80"/>
      </w:pPr>
    </w:p>
    <w:p w14:paraId="5CEEB952" w14:textId="77777777" w:rsidR="002426B5" w:rsidRDefault="002426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D4863F1" w14:textId="77777777" w:rsidR="002426B5" w:rsidRDefault="002426B5" w:rsidP="0063072C">
      <w:pPr>
        <w:shd w:val="clear" w:color="auto" w:fill="1F3864" w:themeFill="accent1" w:themeFillShade="80"/>
      </w:pPr>
    </w:p>
    <w:p w14:paraId="6D2EF6A1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DB875C6" w14:textId="77777777" w:rsidR="002426B5" w:rsidRDefault="002426B5" w:rsidP="0063072C">
      <w:pPr>
        <w:shd w:val="clear" w:color="auto" w:fill="1F3864" w:themeFill="accent1" w:themeFillShade="80"/>
      </w:pPr>
    </w:p>
    <w:p w14:paraId="688B0D5C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98C79DC" w14:textId="77777777" w:rsidR="002426B5" w:rsidRDefault="002426B5" w:rsidP="0063072C">
      <w:pPr>
        <w:shd w:val="clear" w:color="auto" w:fill="1F3864" w:themeFill="accent1" w:themeFillShade="80"/>
      </w:pPr>
    </w:p>
    <w:p w14:paraId="5D2BB4ED" w14:textId="77777777" w:rsidR="002426B5" w:rsidRDefault="002426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70C8D74A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63F82100" w14:textId="77777777" w:rsidR="002426B5" w:rsidRDefault="002426B5" w:rsidP="0063072C">
      <w:pPr>
        <w:shd w:val="clear" w:color="auto" w:fill="1F3864" w:themeFill="accent1" w:themeFillShade="80"/>
      </w:pPr>
    </w:p>
    <w:p w14:paraId="4116E53A" w14:textId="77777777" w:rsidR="002426B5" w:rsidRDefault="002426B5" w:rsidP="0063072C">
      <w:pPr>
        <w:shd w:val="clear" w:color="auto" w:fill="1F3864" w:themeFill="accent1" w:themeFillShade="80"/>
      </w:pPr>
    </w:p>
    <w:p w14:paraId="2664AEF3" w14:textId="77777777" w:rsidR="002426B5" w:rsidRDefault="002426B5" w:rsidP="0063072C">
      <w:pPr>
        <w:shd w:val="clear" w:color="auto" w:fill="1F3864" w:themeFill="accent1" w:themeFillShade="80"/>
      </w:pPr>
    </w:p>
    <w:p w14:paraId="7F9861B0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3E88CBC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B6BBC12" w14:textId="77777777" w:rsidR="002426B5" w:rsidRDefault="002426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F1AEC15" w14:textId="77777777" w:rsidR="002426B5" w:rsidRDefault="002426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6DFD0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35DD74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218A2D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62B3E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41A3F3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DF7625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684832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</w:p>
    <w:p w14:paraId="54A7C642" w14:textId="77777777" w:rsidR="002426B5" w:rsidRDefault="002426B5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436DA539" w14:textId="77777777" w:rsidR="002426B5" w:rsidRDefault="002426B5" w:rsidP="0063072C">
      <w:pPr>
        <w:shd w:val="clear" w:color="auto" w:fill="1F3864" w:themeFill="accent1" w:themeFillShade="80"/>
      </w:pPr>
      <w:r>
        <w:t xml:space="preserve">    def indicator1_status(self):  return indicator1_status        </w:t>
      </w:r>
    </w:p>
    <w:p w14:paraId="60684DFA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C845A98" w14:textId="77777777" w:rsidR="002426B5" w:rsidRDefault="002426B5" w:rsidP="0063072C">
      <w:pPr>
        <w:shd w:val="clear" w:color="auto" w:fill="1F3864" w:themeFill="accent1" w:themeFillShade="80"/>
      </w:pPr>
    </w:p>
    <w:p w14:paraId="1C944CD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0054A2DC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request</w:t>
      </w:r>
    </w:p>
    <w:p w14:paraId="49F881BA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D959210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4E1161B4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DE13D4" w14:textId="77777777" w:rsidR="002426B5" w:rsidRDefault="002426B5" w:rsidP="0063072C">
      <w:pPr>
        <w:shd w:val="clear" w:color="auto" w:fill="1F3864" w:themeFill="accent1" w:themeFillShade="80"/>
      </w:pPr>
      <w:r>
        <w:t xml:space="preserve">    while True:</w:t>
      </w:r>
    </w:p>
    <w:p w14:paraId="61AB72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963B4F4" w14:textId="77777777" w:rsidR="002426B5" w:rsidRDefault="002426B5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121AE7C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142FAD95" w14:textId="77777777" w:rsidR="002426B5" w:rsidRDefault="002426B5" w:rsidP="0063072C">
      <w:pPr>
        <w:shd w:val="clear" w:color="auto" w:fill="1F3864" w:themeFill="accent1" w:themeFillShade="80"/>
      </w:pPr>
    </w:p>
    <w:p w14:paraId="0422DB2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483D956C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</w:p>
    <w:p w14:paraId="7D9A238D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1D52D7D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0E2EA06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2DCB843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else:</w:t>
      </w:r>
    </w:p>
    <w:p w14:paraId="739B85FF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n" </w:t>
      </w:r>
    </w:p>
    <w:p w14:paraId="30706F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:</w:t>
      </w:r>
    </w:p>
    <w:p w14:paraId="64831E0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1523FC90" w14:textId="77777777" w:rsidR="002426B5" w:rsidRDefault="002426B5" w:rsidP="0063072C">
      <w:pPr>
        <w:shd w:val="clear" w:color="auto" w:fill="1F3864" w:themeFill="accent1" w:themeFillShade="80"/>
      </w:pPr>
    </w:p>
    <w:p w14:paraId="209CEA1E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3ECE5784" w14:textId="77777777" w:rsidR="002426B5" w:rsidRDefault="002426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0D003BE5" w14:textId="77777777" w:rsidR="002426B5" w:rsidRDefault="002426B5" w:rsidP="0063072C">
      <w:pPr>
        <w:shd w:val="clear" w:color="auto" w:fill="1F3864" w:themeFill="accent1" w:themeFillShade="80"/>
      </w:pPr>
      <w:r>
        <w:t>if __name__ == "__main__":</w:t>
      </w:r>
    </w:p>
    <w:p w14:paraId="5D068AF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5F0E3092" w14:textId="77777777" w:rsidR="002426B5" w:rsidRDefault="002426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E6A4122" w14:textId="77777777" w:rsidR="002426B5" w:rsidRDefault="002426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0D518501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682E11" w14:textId="77777777" w:rsidR="002426B5" w:rsidRDefault="002426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36BBE63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617BB3FB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74F1BCEB" w14:textId="61B48284" w:rsidR="002426B5" w:rsidRP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C474963" w14:textId="77777777" w:rsidR="009E1B97" w:rsidRDefault="009E1B97" w:rsidP="009E1B97">
      <w:pPr>
        <w:pStyle w:val="Heading3"/>
      </w:pPr>
      <w:bookmarkStart w:id="28" w:name="_Toc124263782"/>
      <w:r>
        <w:t>Program QML</w:t>
      </w:r>
      <w:bookmarkEnd w:id="28"/>
    </w:p>
    <w:p w14:paraId="05D74451" w14:textId="6ABEF211" w:rsidR="009E1B97" w:rsidRDefault="009E1B97" w:rsidP="009E1B97"/>
    <w:p w14:paraId="5F45EEDB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8E93CD3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6CF2865" w14:textId="77777777" w:rsidR="00D2214E" w:rsidRDefault="00D2214E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4D77F2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AFF3CCD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2CCC8606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D3E7044" w14:textId="77777777" w:rsidR="00D2214E" w:rsidRDefault="00D2214E" w:rsidP="0063072C">
      <w:pPr>
        <w:shd w:val="clear" w:color="auto" w:fill="70AD47" w:themeFill="accent6"/>
      </w:pPr>
    </w:p>
    <w:p w14:paraId="1F65C39C" w14:textId="77777777" w:rsidR="00D2214E" w:rsidRDefault="00D2214E" w:rsidP="0063072C">
      <w:pPr>
        <w:shd w:val="clear" w:color="auto" w:fill="70AD47" w:themeFill="accent6"/>
      </w:pPr>
    </w:p>
    <w:p w14:paraId="1E0E0886" w14:textId="77777777" w:rsidR="00D2214E" w:rsidRDefault="00D2214E" w:rsidP="0063072C">
      <w:pPr>
        <w:shd w:val="clear" w:color="auto" w:fill="70AD47" w:themeFill="accent6"/>
      </w:pPr>
      <w:r>
        <w:t>Window {</w:t>
      </w:r>
    </w:p>
    <w:p w14:paraId="1B69AFC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408960DA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width: 400</w:t>
      </w:r>
    </w:p>
    <w:p w14:paraId="715552D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71575B5D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F590296" w14:textId="77777777" w:rsidR="00D2214E" w:rsidRDefault="00D2214E" w:rsidP="0063072C">
      <w:pPr>
        <w:shd w:val="clear" w:color="auto" w:fill="70AD47" w:themeFill="accent6"/>
      </w:pPr>
      <w:r>
        <w:t xml:space="preserve">    height: 400</w:t>
      </w:r>
    </w:p>
    <w:p w14:paraId="54C4FB7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3EF4525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2D3C522B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E28F82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04C5341C" w14:textId="77777777" w:rsidR="00D2214E" w:rsidRDefault="00D2214E" w:rsidP="0063072C">
      <w:pPr>
        <w:shd w:val="clear" w:color="auto" w:fill="70AD47" w:themeFill="accent6"/>
      </w:pPr>
      <w:r>
        <w:t xml:space="preserve">    visible: true</w:t>
      </w:r>
    </w:p>
    <w:p w14:paraId="1C6CC95A" w14:textId="77777777" w:rsidR="00D2214E" w:rsidRDefault="00D2214E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475377F" w14:textId="77777777" w:rsidR="00D2214E" w:rsidRDefault="00D2214E" w:rsidP="0063072C">
      <w:pPr>
        <w:shd w:val="clear" w:color="auto" w:fill="70AD47" w:themeFill="accent6"/>
      </w:pPr>
      <w:r>
        <w:tab/>
      </w:r>
    </w:p>
    <w:p w14:paraId="6FDEC6A5" w14:textId="77777777" w:rsidR="00D2214E" w:rsidRDefault="00D2214E" w:rsidP="0063072C">
      <w:pPr>
        <w:shd w:val="clear" w:color="auto" w:fill="70AD47" w:themeFill="accent6"/>
      </w:pPr>
      <w:r>
        <w:tab/>
        <w:t>Rectangle {</w:t>
      </w:r>
    </w:p>
    <w:p w14:paraId="50779B0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17835BC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x: 50</w:t>
      </w:r>
    </w:p>
    <w:p w14:paraId="2563800F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53498D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7DD83E5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BDC0EA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42A28E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10700DD9" w14:textId="77777777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</w:r>
    </w:p>
    <w:p w14:paraId="35CFEEE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Text {</w:t>
      </w:r>
    </w:p>
    <w:p w14:paraId="050D398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67641A6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0655A3A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E742D6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9FE022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0A4C40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5C00BC5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2346759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119810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A78210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98769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D0B5A26" w14:textId="77777777" w:rsidR="00D2214E" w:rsidRDefault="00D2214E" w:rsidP="0063072C">
      <w:pPr>
        <w:shd w:val="clear" w:color="auto" w:fill="70AD47" w:themeFill="accent6"/>
      </w:pPr>
      <w:r>
        <w:tab/>
      </w:r>
    </w:p>
    <w:p w14:paraId="778E39F8" w14:textId="77777777" w:rsidR="00D2214E" w:rsidRDefault="00D2214E" w:rsidP="0063072C">
      <w:pPr>
        <w:shd w:val="clear" w:color="auto" w:fill="70AD47" w:themeFill="accent6"/>
      </w:pPr>
      <w:r>
        <w:tab/>
      </w:r>
    </w:p>
    <w:p w14:paraId="2652DAF4" w14:textId="77777777" w:rsidR="00D2214E" w:rsidRDefault="00D2214E" w:rsidP="0063072C">
      <w:pPr>
        <w:shd w:val="clear" w:color="auto" w:fill="70AD47" w:themeFill="accent6"/>
      </w:pPr>
      <w:r>
        <w:tab/>
      </w:r>
    </w:p>
    <w:p w14:paraId="53A67FDB" w14:textId="77777777" w:rsidR="00D2214E" w:rsidRDefault="00D2214E" w:rsidP="0063072C">
      <w:pPr>
        <w:shd w:val="clear" w:color="auto" w:fill="70AD47" w:themeFill="accent6"/>
      </w:pPr>
      <w:r>
        <w:tab/>
      </w:r>
    </w:p>
    <w:p w14:paraId="3583DDC2" w14:textId="77777777" w:rsidR="00D2214E" w:rsidRDefault="00D2214E" w:rsidP="0063072C">
      <w:pPr>
        <w:shd w:val="clear" w:color="auto" w:fill="70AD47" w:themeFill="accent6"/>
      </w:pPr>
      <w:r>
        <w:tab/>
      </w:r>
    </w:p>
    <w:p w14:paraId="1EDF3638" w14:textId="77777777" w:rsidR="00D2214E" w:rsidRDefault="00D2214E" w:rsidP="0063072C">
      <w:pPr>
        <w:shd w:val="clear" w:color="auto" w:fill="70AD47" w:themeFill="accent6"/>
      </w:pPr>
      <w:r>
        <w:tab/>
      </w:r>
    </w:p>
    <w:p w14:paraId="742FB48B" w14:textId="77777777" w:rsidR="00D2214E" w:rsidRDefault="00D2214E" w:rsidP="0063072C">
      <w:pPr>
        <w:shd w:val="clear" w:color="auto" w:fill="70AD47" w:themeFill="accent6"/>
      </w:pPr>
      <w:r>
        <w:tab/>
      </w:r>
    </w:p>
    <w:p w14:paraId="652E2D28" w14:textId="77777777" w:rsidR="00D2214E" w:rsidRDefault="00D2214E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378750B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D2F652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7E4759C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124B5F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0907EA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2576C9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EED9F05" w14:textId="77777777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1CFA454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840930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05646E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8EA8B9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8FB10B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72BD91B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D8C647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3DF6DF4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42DF991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701682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C0503EC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7743C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136EEC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3726E1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7F5DAC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D77C4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EC89F05" w14:textId="77777777" w:rsidR="00D2214E" w:rsidRDefault="00D2214E" w:rsidP="0063072C">
      <w:pPr>
        <w:shd w:val="clear" w:color="auto" w:fill="70AD47" w:themeFill="accent6"/>
      </w:pPr>
      <w:r>
        <w:tab/>
        <w:t>}</w:t>
      </w:r>
    </w:p>
    <w:p w14:paraId="61893EC2" w14:textId="77777777" w:rsidR="00D2214E" w:rsidRDefault="00D2214E" w:rsidP="0063072C">
      <w:pPr>
        <w:shd w:val="clear" w:color="auto" w:fill="70AD47" w:themeFill="accent6"/>
      </w:pPr>
      <w:r>
        <w:tab/>
      </w:r>
    </w:p>
    <w:p w14:paraId="69397E4D" w14:textId="77777777" w:rsidR="00D2214E" w:rsidRDefault="00D2214E" w:rsidP="0063072C">
      <w:pPr>
        <w:shd w:val="clear" w:color="auto" w:fill="70AD47" w:themeFill="accent6"/>
      </w:pPr>
      <w:r>
        <w:t>}</w:t>
      </w:r>
    </w:p>
    <w:p w14:paraId="5DAF4A67" w14:textId="77777777" w:rsidR="00D2214E" w:rsidRDefault="00D2214E" w:rsidP="00D2214E"/>
    <w:p w14:paraId="28C649FB" w14:textId="77777777" w:rsidR="00D2214E" w:rsidRDefault="00D2214E" w:rsidP="00D2214E"/>
    <w:p w14:paraId="5A10DFA0" w14:textId="77777777" w:rsidR="00D2214E" w:rsidRDefault="00D2214E" w:rsidP="00D2214E"/>
    <w:p w14:paraId="545FD4DD" w14:textId="77777777" w:rsidR="00D2214E" w:rsidRDefault="00D2214E" w:rsidP="00D2214E"/>
    <w:p w14:paraId="7B761705" w14:textId="77777777" w:rsidR="00D2214E" w:rsidRDefault="00D2214E" w:rsidP="00D2214E"/>
    <w:p w14:paraId="7C5E1ADE" w14:textId="77777777" w:rsidR="00D2214E" w:rsidRDefault="00D2214E" w:rsidP="00D2214E"/>
    <w:p w14:paraId="4139A0D2" w14:textId="77777777" w:rsidR="00D2214E" w:rsidRDefault="00D2214E" w:rsidP="00D2214E"/>
    <w:p w14:paraId="5ADB80F6" w14:textId="77777777" w:rsidR="00D2214E" w:rsidRDefault="00D2214E" w:rsidP="00D2214E"/>
    <w:p w14:paraId="31EF540E" w14:textId="77777777" w:rsidR="00D2214E" w:rsidRDefault="00D2214E" w:rsidP="00D2214E"/>
    <w:p w14:paraId="45786C23" w14:textId="77777777" w:rsidR="00D2214E" w:rsidRDefault="00D2214E" w:rsidP="00D2214E"/>
    <w:p w14:paraId="37D94665" w14:textId="77777777" w:rsidR="00D2214E" w:rsidRDefault="00D2214E" w:rsidP="00D2214E"/>
    <w:p w14:paraId="256E55B4" w14:textId="77777777" w:rsidR="00D2214E" w:rsidRDefault="00D2214E" w:rsidP="00D2214E"/>
    <w:p w14:paraId="3A595A21" w14:textId="77777777" w:rsidR="00D2214E" w:rsidRDefault="00D2214E" w:rsidP="009E1B97"/>
    <w:p w14:paraId="2E6499E3" w14:textId="77777777" w:rsidR="009E1B97" w:rsidRDefault="009E1B97" w:rsidP="009E1B97"/>
    <w:p w14:paraId="647077B9" w14:textId="400AD4D9" w:rsidR="009E1B97" w:rsidRDefault="009E1B97" w:rsidP="009E1B97">
      <w:pPr>
        <w:pStyle w:val="Heading2"/>
      </w:pPr>
      <w:bookmarkStart w:id="29" w:name="_Toc124263783"/>
      <w:r>
        <w:t>Multiple Input</w:t>
      </w:r>
      <w:bookmarkEnd w:id="29"/>
    </w:p>
    <w:p w14:paraId="49ADE161" w14:textId="4628ACAC" w:rsidR="009E1B97" w:rsidRDefault="009E1B97" w:rsidP="009E1B97">
      <w:pPr>
        <w:pStyle w:val="Heading3"/>
      </w:pPr>
      <w:bookmarkStart w:id="30" w:name="_Toc124263784"/>
      <w:r>
        <w:t>Program Ladder</w:t>
      </w:r>
      <w:bookmarkEnd w:id="30"/>
    </w:p>
    <w:p w14:paraId="21752072" w14:textId="7B4876E2" w:rsidR="007429B5" w:rsidRPr="007429B5" w:rsidRDefault="00CE5E27" w:rsidP="007429B5">
      <w:r>
        <w:rPr>
          <w:noProof/>
        </w:rPr>
        <w:drawing>
          <wp:inline distT="0" distB="0" distL="0" distR="0" wp14:anchorId="2605C0E0" wp14:editId="45C5261E">
            <wp:extent cx="5591175" cy="1609725"/>
            <wp:effectExtent l="0" t="0" r="952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12AB" w14:textId="7FF10744" w:rsidR="009E1B97" w:rsidRDefault="009E1B97" w:rsidP="009E1B97">
      <w:pPr>
        <w:pStyle w:val="Heading3"/>
      </w:pPr>
      <w:bookmarkStart w:id="31" w:name="_Toc124263785"/>
      <w:r>
        <w:t>Program Python</w:t>
      </w:r>
      <w:bookmarkEnd w:id="31"/>
    </w:p>
    <w:p w14:paraId="42F155C3" w14:textId="77777777" w:rsidR="00C73EAB" w:rsidRDefault="00C73EA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3F73E884" w14:textId="77777777" w:rsidR="00C73EAB" w:rsidRDefault="00C73EAB" w:rsidP="0063072C">
      <w:pPr>
        <w:shd w:val="clear" w:color="auto" w:fill="1F3864" w:themeFill="accent1" w:themeFillShade="80"/>
      </w:pPr>
    </w:p>
    <w:p w14:paraId="5CABDF27" w14:textId="77777777" w:rsidR="00C73EAB" w:rsidRDefault="00C73EA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489CB4C8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ED03FC9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62BE7C5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D676407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2755D3A" w14:textId="77777777" w:rsidR="00C73EAB" w:rsidRDefault="00C73EAB" w:rsidP="0063072C">
      <w:pPr>
        <w:shd w:val="clear" w:color="auto" w:fill="1F3864" w:themeFill="accent1" w:themeFillShade="80"/>
      </w:pPr>
      <w:r>
        <w:t>from PyQt5.QtWidgets import *</w:t>
      </w:r>
    </w:p>
    <w:p w14:paraId="5B863723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6FE14FA" w14:textId="77777777" w:rsidR="00C73EAB" w:rsidRDefault="00C73EAB" w:rsidP="0063072C">
      <w:pPr>
        <w:shd w:val="clear" w:color="auto" w:fill="1F3864" w:themeFill="accent1" w:themeFillShade="80"/>
      </w:pPr>
      <w:r>
        <w:t>import sys</w:t>
      </w:r>
    </w:p>
    <w:p w14:paraId="1C779DCE" w14:textId="77777777" w:rsidR="00C73EAB" w:rsidRDefault="00C73EAB" w:rsidP="0063072C">
      <w:pPr>
        <w:shd w:val="clear" w:color="auto" w:fill="1F3864" w:themeFill="accent1" w:themeFillShade="80"/>
      </w:pPr>
      <w:r>
        <w:t>import threading</w:t>
      </w:r>
    </w:p>
    <w:p w14:paraId="33ED994A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1E813A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import </w:t>
      </w:r>
      <w:proofErr w:type="spellStart"/>
      <w:r>
        <w:t>pymodbus</w:t>
      </w:r>
      <w:proofErr w:type="spellEnd"/>
    </w:p>
    <w:p w14:paraId="565063A3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650B4EB0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7DD6940B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BFA6F98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197EEF6" w14:textId="77777777" w:rsidR="00C73EAB" w:rsidRDefault="00C73EAB" w:rsidP="0063072C">
      <w:pPr>
        <w:shd w:val="clear" w:color="auto" w:fill="1F3864" w:themeFill="accent1" w:themeFillShade="80"/>
      </w:pPr>
      <w:r>
        <w:t>import serial</w:t>
      </w:r>
    </w:p>
    <w:p w14:paraId="7CB73DE9" w14:textId="77777777" w:rsidR="00C73EAB" w:rsidRDefault="00C73EAB" w:rsidP="0063072C">
      <w:pPr>
        <w:shd w:val="clear" w:color="auto" w:fill="1F3864" w:themeFill="accent1" w:themeFillShade="80"/>
      </w:pPr>
      <w:r>
        <w:t>import time</w:t>
      </w:r>
    </w:p>
    <w:p w14:paraId="1CCF1F17" w14:textId="77777777" w:rsidR="00C73EAB" w:rsidRDefault="00C73EAB" w:rsidP="0063072C">
      <w:pPr>
        <w:shd w:val="clear" w:color="auto" w:fill="1F3864" w:themeFill="accent1" w:themeFillShade="80"/>
      </w:pPr>
      <w:r>
        <w:t>###############DECLARE VARIABLES#############</w:t>
      </w:r>
    </w:p>
    <w:p w14:paraId="50E86A2E" w14:textId="77777777" w:rsidR="00C73EAB" w:rsidRDefault="00C73EAB" w:rsidP="0063072C">
      <w:pPr>
        <w:shd w:val="clear" w:color="auto" w:fill="1F3864" w:themeFill="accent1" w:themeFillShade="80"/>
      </w:pPr>
      <w:r>
        <w:t>indicator1_status = ""</w:t>
      </w:r>
    </w:p>
    <w:p w14:paraId="7F3E42B8" w14:textId="77777777" w:rsidR="00C73EAB" w:rsidRDefault="00C73EAB" w:rsidP="0063072C">
      <w:pPr>
        <w:shd w:val="clear" w:color="auto" w:fill="1F3864" w:themeFill="accent1" w:themeFillShade="80"/>
      </w:pPr>
      <w:r>
        <w:t>indicator2_status = ""</w:t>
      </w:r>
    </w:p>
    <w:p w14:paraId="12928F26" w14:textId="77777777" w:rsidR="00C73EAB" w:rsidRDefault="00C73EAB" w:rsidP="0063072C">
      <w:pPr>
        <w:shd w:val="clear" w:color="auto" w:fill="1F3864" w:themeFill="accent1" w:themeFillShade="80"/>
      </w:pPr>
    </w:p>
    <w:p w14:paraId="1B8A537D" w14:textId="77777777" w:rsidR="00C73EAB" w:rsidRDefault="00C73EAB" w:rsidP="0063072C">
      <w:pPr>
        <w:shd w:val="clear" w:color="auto" w:fill="1F3864" w:themeFill="accent1" w:themeFillShade="80"/>
      </w:pPr>
    </w:p>
    <w:p w14:paraId="24B19C1B" w14:textId="77777777" w:rsidR="00C73EAB" w:rsidRDefault="00C73EAB" w:rsidP="0063072C">
      <w:pPr>
        <w:shd w:val="clear" w:color="auto" w:fill="1F3864" w:themeFill="accent1" w:themeFillShade="80"/>
      </w:pPr>
    </w:p>
    <w:p w14:paraId="4CBE8C67" w14:textId="77777777" w:rsidR="00C73EAB" w:rsidRDefault="00C73EAB" w:rsidP="0063072C">
      <w:pPr>
        <w:shd w:val="clear" w:color="auto" w:fill="1F3864" w:themeFill="accent1" w:themeFillShade="80"/>
      </w:pPr>
    </w:p>
    <w:p w14:paraId="451D2808" w14:textId="77777777" w:rsidR="00C73EAB" w:rsidRDefault="00C73EAB" w:rsidP="0063072C">
      <w:pPr>
        <w:shd w:val="clear" w:color="auto" w:fill="1F3864" w:themeFill="accent1" w:themeFillShade="80"/>
      </w:pPr>
    </w:p>
    <w:p w14:paraId="0A9581DE" w14:textId="77777777" w:rsidR="00C73EAB" w:rsidRDefault="00C73EA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4A3D5A7" w14:textId="77777777" w:rsidR="00C73EAB" w:rsidRDefault="00C73EAB" w:rsidP="0063072C">
      <w:pPr>
        <w:shd w:val="clear" w:color="auto" w:fill="1F3864" w:themeFill="accent1" w:themeFillShade="80"/>
      </w:pPr>
    </w:p>
    <w:p w14:paraId="3C481D64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59C683C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4C5796A5" w14:textId="77777777" w:rsidR="00C73EAB" w:rsidRDefault="00C73EA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73B1168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01797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42E1973" w14:textId="77777777" w:rsidR="00C73EAB" w:rsidRDefault="00C73EA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279343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7911635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40DDC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52D0EDE5" w14:textId="77777777" w:rsidR="00C73EAB" w:rsidRDefault="00C73EAB" w:rsidP="0063072C">
      <w:pPr>
        <w:shd w:val="clear" w:color="auto" w:fill="1F3864" w:themeFill="accent1" w:themeFillShade="80"/>
      </w:pPr>
      <w:r>
        <w:t xml:space="preserve">    else:</w:t>
      </w:r>
    </w:p>
    <w:p w14:paraId="34434A7A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48CED76" w14:textId="77777777" w:rsidR="00C73EAB" w:rsidRDefault="00C73EAB" w:rsidP="0063072C">
      <w:pPr>
        <w:shd w:val="clear" w:color="auto" w:fill="1F3864" w:themeFill="accent1" w:themeFillShade="80"/>
      </w:pPr>
    </w:p>
    <w:p w14:paraId="7D7E71C0" w14:textId="77777777" w:rsidR="00C73EAB" w:rsidRDefault="00C73EAB" w:rsidP="0063072C">
      <w:pPr>
        <w:shd w:val="clear" w:color="auto" w:fill="1F3864" w:themeFill="accent1" w:themeFillShade="80"/>
      </w:pPr>
      <w:r>
        <w:t xml:space="preserve">    result = []</w:t>
      </w:r>
    </w:p>
    <w:p w14:paraId="76DEC131" w14:textId="77777777" w:rsidR="00C73EAB" w:rsidRDefault="00C73EAB" w:rsidP="0063072C">
      <w:pPr>
        <w:shd w:val="clear" w:color="auto" w:fill="1F3864" w:themeFill="accent1" w:themeFillShade="80"/>
      </w:pPr>
      <w:r>
        <w:t xml:space="preserve">    for port in ports:</w:t>
      </w:r>
    </w:p>
    <w:p w14:paraId="5AA66B1C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3D680A2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5B6DF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D965BB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C4A7F02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75AA7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2C5D73F0" w14:textId="77777777" w:rsidR="00C73EAB" w:rsidRDefault="00C73EAB" w:rsidP="0063072C">
      <w:pPr>
        <w:shd w:val="clear" w:color="auto" w:fill="1F3864" w:themeFill="accent1" w:themeFillShade="80"/>
      </w:pPr>
      <w:r>
        <w:t xml:space="preserve">    return result</w:t>
      </w:r>
    </w:p>
    <w:p w14:paraId="18358BAB" w14:textId="77777777" w:rsidR="00C73EAB" w:rsidRDefault="00C73EA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93BD70E" w14:textId="77777777" w:rsidR="00C73EAB" w:rsidRDefault="00C73EAB" w:rsidP="0063072C">
      <w:pPr>
        <w:shd w:val="clear" w:color="auto" w:fill="1F3864" w:themeFill="accent1" w:themeFillShade="80"/>
      </w:pPr>
    </w:p>
    <w:p w14:paraId="67B6118F" w14:textId="77777777" w:rsidR="00C73EAB" w:rsidRDefault="00C73EA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ECC7876" w14:textId="77777777" w:rsidR="00C73EAB" w:rsidRDefault="00C73EAB" w:rsidP="0063072C">
      <w:pPr>
        <w:shd w:val="clear" w:color="auto" w:fill="1F3864" w:themeFill="accent1" w:themeFillShade="80"/>
      </w:pPr>
    </w:p>
    <w:p w14:paraId="153614B8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6C5A61E" w14:textId="77777777" w:rsidR="00C73EAB" w:rsidRDefault="00C73EAB" w:rsidP="0063072C">
      <w:pPr>
        <w:shd w:val="clear" w:color="auto" w:fill="1F3864" w:themeFill="accent1" w:themeFillShade="80"/>
      </w:pPr>
    </w:p>
    <w:p w14:paraId="7782AD7A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B4626B1" w14:textId="77777777" w:rsidR="00C73EAB" w:rsidRDefault="00C73EAB" w:rsidP="0063072C">
      <w:pPr>
        <w:shd w:val="clear" w:color="auto" w:fill="1F3864" w:themeFill="accent1" w:themeFillShade="80"/>
      </w:pPr>
    </w:p>
    <w:p w14:paraId="7D473A6D" w14:textId="77777777" w:rsidR="00C73EAB" w:rsidRDefault="00C73EA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9579E" w14:textId="77777777" w:rsidR="00C73EAB" w:rsidRDefault="00C73EA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05C31128" w14:textId="77777777" w:rsidR="00C73EAB" w:rsidRDefault="00C73EAB" w:rsidP="0063072C">
      <w:pPr>
        <w:shd w:val="clear" w:color="auto" w:fill="1F3864" w:themeFill="accent1" w:themeFillShade="80"/>
      </w:pPr>
    </w:p>
    <w:p w14:paraId="2775ED52" w14:textId="77777777" w:rsidR="00C73EAB" w:rsidRDefault="00C73EAB" w:rsidP="0063072C">
      <w:pPr>
        <w:shd w:val="clear" w:color="auto" w:fill="1F3864" w:themeFill="accent1" w:themeFillShade="80"/>
      </w:pPr>
    </w:p>
    <w:p w14:paraId="721E28B2" w14:textId="77777777" w:rsidR="00C73EAB" w:rsidRDefault="00C73EAB" w:rsidP="0063072C">
      <w:pPr>
        <w:shd w:val="clear" w:color="auto" w:fill="1F3864" w:themeFill="accent1" w:themeFillShade="80"/>
      </w:pPr>
    </w:p>
    <w:p w14:paraId="0A0C2090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0E49FD5F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89DCCF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0EE8CCFD" w14:textId="77777777" w:rsidR="00C73EAB" w:rsidRDefault="00C73EA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140CCCF2" w14:textId="77777777" w:rsidR="00C73EAB" w:rsidRDefault="00C73EA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A1F1AE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65728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8A8F774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052A10D5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9D4803D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8487B3B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</w:p>
    <w:p w14:paraId="7FAC3C74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0D982CEC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1_status(self):  return indicator1_status</w:t>
      </w:r>
    </w:p>
    <w:p w14:paraId="22001A1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78F60C0B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1238EF78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2_status(self):  return indicator2_status</w:t>
      </w:r>
    </w:p>
    <w:p w14:paraId="2D47909B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D836520" w14:textId="77777777" w:rsidR="00C73EAB" w:rsidRDefault="00C73EAB" w:rsidP="0063072C">
      <w:pPr>
        <w:shd w:val="clear" w:color="auto" w:fill="1F3864" w:themeFill="accent1" w:themeFillShade="80"/>
      </w:pPr>
    </w:p>
    <w:p w14:paraId="24CB35CC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2DB9D4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request</w:t>
      </w:r>
    </w:p>
    <w:p w14:paraId="5E2DF2F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23CF4B85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6290F9F7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2_status</w:t>
      </w:r>
    </w:p>
    <w:p w14:paraId="6ED271F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1A6AE687" w14:textId="77777777" w:rsidR="00C73EAB" w:rsidRDefault="00C73EAB" w:rsidP="0063072C">
      <w:pPr>
        <w:shd w:val="clear" w:color="auto" w:fill="1F3864" w:themeFill="accent1" w:themeFillShade="80"/>
      </w:pPr>
      <w:r>
        <w:t xml:space="preserve">    while True:</w:t>
      </w:r>
    </w:p>
    <w:p w14:paraId="121A7BC6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D0B0D49" w14:textId="77777777" w:rsidR="00C73EAB" w:rsidRDefault="00C73EA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4C095F64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1E9D702C" w14:textId="77777777" w:rsidR="00C73EAB" w:rsidRDefault="00C73EAB" w:rsidP="0063072C">
      <w:pPr>
        <w:shd w:val="clear" w:color="auto" w:fill="1F3864" w:themeFill="accent1" w:themeFillShade="80"/>
      </w:pPr>
    </w:p>
    <w:p w14:paraId="18E51098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26BA4B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53DEBFB0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236CAE1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1B5F521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32DD1CDD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67A9225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n"</w:t>
      </w:r>
    </w:p>
    <w:p w14:paraId="5E96B46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56939C9F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77EC6B5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9] == 0):</w:t>
      </w:r>
    </w:p>
    <w:p w14:paraId="43DF7BF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ff"</w:t>
      </w:r>
    </w:p>
    <w:p w14:paraId="6FA3A0F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73626B8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n"</w:t>
      </w:r>
    </w:p>
    <w:p w14:paraId="21C437E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7FA2016B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:</w:t>
      </w:r>
    </w:p>
    <w:p w14:paraId="051D57EA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51C2712A" w14:textId="77777777" w:rsidR="00C73EAB" w:rsidRDefault="00C73EAB" w:rsidP="0063072C">
      <w:pPr>
        <w:shd w:val="clear" w:color="auto" w:fill="1F3864" w:themeFill="accent1" w:themeFillShade="80"/>
      </w:pPr>
    </w:p>
    <w:p w14:paraId="2B7C4B33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5A5DAF6E" w14:textId="77777777" w:rsidR="00C73EAB" w:rsidRDefault="00C73EA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71FE8E0" w14:textId="77777777" w:rsidR="00C73EAB" w:rsidRDefault="00C73EAB" w:rsidP="0063072C">
      <w:pPr>
        <w:shd w:val="clear" w:color="auto" w:fill="1F3864" w:themeFill="accent1" w:themeFillShade="80"/>
      </w:pPr>
      <w:r>
        <w:t>if __name__ == "__main__":</w:t>
      </w:r>
    </w:p>
    <w:p w14:paraId="7E35B203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CFB18B8" w14:textId="77777777" w:rsidR="00C73EAB" w:rsidRDefault="00C73EA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77F03FF4" w14:textId="77777777" w:rsidR="00C73EAB" w:rsidRDefault="00C73EA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56D2703F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228FD6C" w14:textId="77777777" w:rsidR="00C73EAB" w:rsidRDefault="00C73EA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98EFE9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DC99EFA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5CB0B16A" w14:textId="1AE4B889" w:rsidR="00C73EAB" w:rsidRP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A54E817" w14:textId="77777777" w:rsidR="009E1B97" w:rsidRPr="00DC57E3" w:rsidRDefault="009E1B97" w:rsidP="009E1B97">
      <w:pPr>
        <w:pStyle w:val="Heading3"/>
      </w:pPr>
      <w:bookmarkStart w:id="32" w:name="_Toc124263786"/>
      <w:r>
        <w:t>Program QML</w:t>
      </w:r>
      <w:bookmarkEnd w:id="32"/>
    </w:p>
    <w:p w14:paraId="0DD310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53BE812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642F44D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21A2E7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1A6FF5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7E9E09C3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FE96C4A" w14:textId="77777777" w:rsidR="00655D18" w:rsidRDefault="00655D18" w:rsidP="0063072C">
      <w:pPr>
        <w:shd w:val="clear" w:color="auto" w:fill="70AD47" w:themeFill="accent6"/>
      </w:pPr>
    </w:p>
    <w:p w14:paraId="08EC07DC" w14:textId="77777777" w:rsidR="00655D18" w:rsidRDefault="00655D18" w:rsidP="0063072C">
      <w:pPr>
        <w:shd w:val="clear" w:color="auto" w:fill="70AD47" w:themeFill="accent6"/>
      </w:pPr>
    </w:p>
    <w:p w14:paraId="61F64681" w14:textId="77777777" w:rsidR="00655D18" w:rsidRDefault="00655D18" w:rsidP="0063072C">
      <w:pPr>
        <w:shd w:val="clear" w:color="auto" w:fill="70AD47" w:themeFill="accent6"/>
      </w:pPr>
      <w:r>
        <w:t>Window {</w:t>
      </w:r>
    </w:p>
    <w:p w14:paraId="3FFBBCE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78B7F74" w14:textId="77777777" w:rsidR="00655D18" w:rsidRDefault="00655D18" w:rsidP="0063072C">
      <w:pPr>
        <w:shd w:val="clear" w:color="auto" w:fill="70AD47" w:themeFill="accent6"/>
      </w:pPr>
      <w:r>
        <w:tab/>
        <w:t>width: 400</w:t>
      </w:r>
    </w:p>
    <w:p w14:paraId="7DA5572F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4B0EA24E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B756A79" w14:textId="5BD99549" w:rsidR="00655D18" w:rsidRDefault="00655D18" w:rsidP="0063072C">
      <w:pPr>
        <w:shd w:val="clear" w:color="auto" w:fill="70AD47" w:themeFill="accent6"/>
      </w:pPr>
      <w:r>
        <w:t xml:space="preserve">   </w:t>
      </w:r>
      <w:r w:rsidR="00D95255">
        <w:tab/>
      </w:r>
      <w:r>
        <w:t xml:space="preserve"> height: 400</w:t>
      </w:r>
    </w:p>
    <w:p w14:paraId="32825928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4DA32C05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DCA984" w14:textId="77777777" w:rsidR="00655D18" w:rsidRDefault="00655D18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375FDD6F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3BEB2CE" w14:textId="4540E61D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>visible: true</w:t>
      </w:r>
    </w:p>
    <w:p w14:paraId="75DE6D9D" w14:textId="65C8C325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12005B6" w14:textId="77777777" w:rsidR="00655D18" w:rsidRDefault="00655D18" w:rsidP="0063072C">
      <w:pPr>
        <w:shd w:val="clear" w:color="auto" w:fill="70AD47" w:themeFill="accent6"/>
      </w:pPr>
      <w:r>
        <w:tab/>
      </w:r>
    </w:p>
    <w:p w14:paraId="748803A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2102586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7206E6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0DD2F4D7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107A60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D7A720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D74613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24C22E1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86EB0F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88160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54C1CEA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2A21BAC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6B0743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0B666B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408F37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15E509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2A471C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0528E42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C5736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0DE9EC7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221A98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4072B75A" w14:textId="77777777" w:rsidR="00655D18" w:rsidRDefault="00655D18" w:rsidP="0063072C">
      <w:pPr>
        <w:shd w:val="clear" w:color="auto" w:fill="70AD47" w:themeFill="accent6"/>
      </w:pPr>
      <w:r>
        <w:tab/>
      </w:r>
    </w:p>
    <w:p w14:paraId="0BF0E0D3" w14:textId="77777777" w:rsidR="00655D18" w:rsidRDefault="00655D18" w:rsidP="0063072C">
      <w:pPr>
        <w:shd w:val="clear" w:color="auto" w:fill="70AD47" w:themeFill="accent6"/>
      </w:pPr>
      <w:r>
        <w:tab/>
      </w:r>
    </w:p>
    <w:p w14:paraId="32EDAC0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62EE98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2_color</w:t>
      </w:r>
    </w:p>
    <w:p w14:paraId="764F44A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5A091DD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60</w:t>
      </w:r>
    </w:p>
    <w:p w14:paraId="2AC9DDD4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1D4FCE0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199EDAD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E3E928A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188C4E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36F7774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4EA72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2</w:t>
      </w:r>
    </w:p>
    <w:p w14:paraId="7D19113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45B70D1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A7E844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02A5458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196811B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10"</w:t>
      </w:r>
    </w:p>
    <w:p w14:paraId="487BBD7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4E20935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2C135E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3E2C8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13ED457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521EEE1E" w14:textId="1099D594" w:rsidR="00655D18" w:rsidRDefault="00655D18" w:rsidP="0063072C">
      <w:pPr>
        <w:shd w:val="clear" w:color="auto" w:fill="70AD47" w:themeFill="accent6"/>
      </w:pPr>
      <w:r>
        <w:tab/>
      </w:r>
    </w:p>
    <w:p w14:paraId="07A1D5D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6960E0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25A5B3E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0F2B08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96C0E0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2163FA1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37E17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753A19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0E6B881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E50602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C8484F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2ECD8D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3464D26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4B0A7D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C78C32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6FE3DC5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138853A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FFE6F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ff"){</w:t>
      </w:r>
    </w:p>
    <w:p w14:paraId="0F1423E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0"</w:t>
      </w:r>
    </w:p>
    <w:p w14:paraId="12B13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340040"</w:t>
      </w:r>
    </w:p>
    <w:p w14:paraId="3320CB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1DA34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80CCE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n"){</w:t>
      </w:r>
    </w:p>
    <w:p w14:paraId="4E5BE9A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1"</w:t>
      </w:r>
    </w:p>
    <w:p w14:paraId="3720B3D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F2055C"</w:t>
      </w:r>
    </w:p>
    <w:p w14:paraId="16FB612E" w14:textId="5B180E13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145976F" w14:textId="6639880C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75CF56E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2E471852" w14:textId="77777777" w:rsidR="00655D18" w:rsidRDefault="00655D18" w:rsidP="0063072C">
      <w:pPr>
        <w:shd w:val="clear" w:color="auto" w:fill="70AD47" w:themeFill="accent6"/>
      </w:pPr>
      <w:r>
        <w:tab/>
      </w:r>
    </w:p>
    <w:p w14:paraId="787CC140" w14:textId="77777777" w:rsidR="00655D18" w:rsidRDefault="00655D18" w:rsidP="0063072C">
      <w:pPr>
        <w:shd w:val="clear" w:color="auto" w:fill="70AD47" w:themeFill="accent6"/>
      </w:pPr>
      <w:r>
        <w:t>}</w:t>
      </w:r>
    </w:p>
    <w:p w14:paraId="650EAEAE" w14:textId="77777777" w:rsidR="00655D18" w:rsidRDefault="00655D18" w:rsidP="00655D18"/>
    <w:p w14:paraId="7F5041EB" w14:textId="77777777" w:rsidR="00655D18" w:rsidRDefault="00655D18" w:rsidP="00655D18"/>
    <w:p w14:paraId="44FDC61D" w14:textId="77777777" w:rsidR="00655D18" w:rsidRDefault="00655D18" w:rsidP="00655D18"/>
    <w:p w14:paraId="56A6162F" w14:textId="77777777" w:rsidR="00655D18" w:rsidRDefault="00655D18" w:rsidP="00655D18"/>
    <w:p w14:paraId="3CADE623" w14:textId="77777777" w:rsidR="00655D18" w:rsidRDefault="00655D18" w:rsidP="00655D18"/>
    <w:p w14:paraId="7662971E" w14:textId="77777777" w:rsidR="00655D18" w:rsidRDefault="00655D18" w:rsidP="00655D18"/>
    <w:p w14:paraId="3F4C41E6" w14:textId="77777777" w:rsidR="00655D18" w:rsidRDefault="00655D18" w:rsidP="00655D18"/>
    <w:p w14:paraId="6B88F2E3" w14:textId="77777777" w:rsidR="00655D18" w:rsidRDefault="00655D18" w:rsidP="00655D18"/>
    <w:p w14:paraId="7FDAE29A" w14:textId="77777777" w:rsidR="00655D18" w:rsidRDefault="00655D18" w:rsidP="00655D18"/>
    <w:p w14:paraId="0B341CC5" w14:textId="77777777" w:rsidR="00655D18" w:rsidRDefault="00655D18" w:rsidP="00655D18"/>
    <w:p w14:paraId="6940578E" w14:textId="77777777" w:rsidR="00655D18" w:rsidRDefault="00655D18" w:rsidP="00655D18"/>
    <w:p w14:paraId="646BBFF2" w14:textId="77777777" w:rsidR="00655D18" w:rsidRDefault="00655D18" w:rsidP="00655D18"/>
    <w:p w14:paraId="2E99B6DE" w14:textId="50AAC0CC" w:rsidR="009E1B97" w:rsidRDefault="009E1B97" w:rsidP="00DC57E3"/>
    <w:p w14:paraId="41B33C82" w14:textId="14251E5F" w:rsidR="004B60E4" w:rsidRDefault="004B60E4" w:rsidP="00DC57E3"/>
    <w:p w14:paraId="25E44E01" w14:textId="42915454" w:rsidR="004B60E4" w:rsidRDefault="004B60E4" w:rsidP="00DC57E3"/>
    <w:p w14:paraId="7681486F" w14:textId="7F3B4759" w:rsidR="004B60E4" w:rsidRDefault="004B60E4" w:rsidP="004B60E4">
      <w:pPr>
        <w:pStyle w:val="Heading1"/>
      </w:pPr>
      <w:bookmarkStart w:id="33" w:name="_Toc124263787"/>
      <w:proofErr w:type="spellStart"/>
      <w:r>
        <w:t>Jobsheet</w:t>
      </w:r>
      <w:proofErr w:type="spellEnd"/>
      <w:r>
        <w:t xml:space="preserve"> </w:t>
      </w:r>
      <w:proofErr w:type="gramStart"/>
      <w:r>
        <w:t>3 :</w:t>
      </w:r>
      <w:proofErr w:type="gramEnd"/>
      <w:r>
        <w:t xml:space="preserve"> Analog Input</w:t>
      </w:r>
      <w:bookmarkEnd w:id="33"/>
    </w:p>
    <w:p w14:paraId="58C4B58C" w14:textId="77777777" w:rsidR="004B60E4" w:rsidRDefault="004B60E4" w:rsidP="004B60E4"/>
    <w:p w14:paraId="0D759301" w14:textId="1C9B884E" w:rsidR="004B60E4" w:rsidRDefault="004B60E4" w:rsidP="004B60E4">
      <w:pPr>
        <w:pStyle w:val="Heading2"/>
      </w:pPr>
      <w:bookmarkStart w:id="34" w:name="_Toc124263788"/>
      <w:r>
        <w:t>Basic</w:t>
      </w:r>
      <w:bookmarkEnd w:id="34"/>
    </w:p>
    <w:p w14:paraId="72954A5A" w14:textId="256A86B7" w:rsidR="004B60E4" w:rsidRDefault="004B60E4" w:rsidP="004B60E4">
      <w:pPr>
        <w:pStyle w:val="Heading3"/>
      </w:pPr>
      <w:bookmarkStart w:id="35" w:name="_Toc124263789"/>
      <w:r>
        <w:t>Program Ladder</w:t>
      </w:r>
      <w:bookmarkEnd w:id="35"/>
    </w:p>
    <w:p w14:paraId="02BED108" w14:textId="738B07A3" w:rsidR="007429B5" w:rsidRPr="007429B5" w:rsidRDefault="007429B5" w:rsidP="007429B5">
      <w:r w:rsidRPr="007429B5">
        <w:rPr>
          <w:noProof/>
        </w:rPr>
        <w:drawing>
          <wp:inline distT="0" distB="0" distL="0" distR="0" wp14:anchorId="37B0F92B" wp14:editId="5C36E505">
            <wp:extent cx="5943600" cy="2986405"/>
            <wp:effectExtent l="0" t="0" r="0" b="4445"/>
            <wp:docPr id="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2595A" w14:textId="18CF1BCA" w:rsidR="004B60E4" w:rsidRDefault="004B60E4" w:rsidP="004B60E4">
      <w:pPr>
        <w:pStyle w:val="Heading3"/>
      </w:pPr>
      <w:bookmarkStart w:id="36" w:name="_Toc124263790"/>
      <w:r>
        <w:t>Program Python</w:t>
      </w:r>
      <w:bookmarkEnd w:id="36"/>
    </w:p>
    <w:p w14:paraId="596DCA72" w14:textId="77777777" w:rsidR="00AF6889" w:rsidRDefault="00AF6889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63FC51C7" w14:textId="77777777" w:rsidR="00AF6889" w:rsidRDefault="00AF6889" w:rsidP="0063072C">
      <w:pPr>
        <w:shd w:val="clear" w:color="auto" w:fill="1F3864" w:themeFill="accent1" w:themeFillShade="80"/>
      </w:pPr>
    </w:p>
    <w:p w14:paraId="61DA1B61" w14:textId="77777777" w:rsidR="00AF6889" w:rsidRDefault="00AF6889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7593B2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53ECB4B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509AF59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F98BE86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from PyQt5.QtQml import * </w:t>
      </w:r>
    </w:p>
    <w:p w14:paraId="51D208AC" w14:textId="77777777" w:rsidR="00AF6889" w:rsidRDefault="00AF6889" w:rsidP="0063072C">
      <w:pPr>
        <w:shd w:val="clear" w:color="auto" w:fill="1F3864" w:themeFill="accent1" w:themeFillShade="80"/>
      </w:pPr>
      <w:r>
        <w:t>from PyQt5.QtWidgets import *</w:t>
      </w:r>
    </w:p>
    <w:p w14:paraId="01A3A134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D6BFEE2" w14:textId="77777777" w:rsidR="00AF6889" w:rsidRDefault="00AF6889" w:rsidP="0063072C">
      <w:pPr>
        <w:shd w:val="clear" w:color="auto" w:fill="1F3864" w:themeFill="accent1" w:themeFillShade="80"/>
      </w:pPr>
      <w:r>
        <w:t>import sys</w:t>
      </w:r>
    </w:p>
    <w:p w14:paraId="331E30BF" w14:textId="77777777" w:rsidR="00AF6889" w:rsidRDefault="00AF6889" w:rsidP="0063072C">
      <w:pPr>
        <w:shd w:val="clear" w:color="auto" w:fill="1F3864" w:themeFill="accent1" w:themeFillShade="80"/>
      </w:pPr>
      <w:r>
        <w:t>import threading</w:t>
      </w:r>
    </w:p>
    <w:p w14:paraId="2840CC28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E4D9EB" w14:textId="77777777" w:rsidR="00AF6889" w:rsidRDefault="00AF6889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E88FFD6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8CB8B0F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3A2A1E1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1291000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F57B2FB" w14:textId="77777777" w:rsidR="00AF6889" w:rsidRDefault="00AF6889" w:rsidP="0063072C">
      <w:pPr>
        <w:shd w:val="clear" w:color="auto" w:fill="1F3864" w:themeFill="accent1" w:themeFillShade="80"/>
      </w:pPr>
      <w:r>
        <w:t>import serial</w:t>
      </w:r>
    </w:p>
    <w:p w14:paraId="527A1F00" w14:textId="77777777" w:rsidR="00AF6889" w:rsidRDefault="00AF6889" w:rsidP="0063072C">
      <w:pPr>
        <w:shd w:val="clear" w:color="auto" w:fill="1F3864" w:themeFill="accent1" w:themeFillShade="80"/>
      </w:pPr>
      <w:r>
        <w:t>import time</w:t>
      </w:r>
    </w:p>
    <w:p w14:paraId="32041858" w14:textId="77777777" w:rsidR="00AF6889" w:rsidRDefault="00AF6889" w:rsidP="0063072C">
      <w:pPr>
        <w:shd w:val="clear" w:color="auto" w:fill="1F3864" w:themeFill="accent1" w:themeFillShade="80"/>
      </w:pPr>
      <w:r>
        <w:t>##########################################</w:t>
      </w:r>
    </w:p>
    <w:p w14:paraId="6226BD89" w14:textId="77777777" w:rsidR="00AF6889" w:rsidRDefault="00AF6889" w:rsidP="0063072C">
      <w:pPr>
        <w:shd w:val="clear" w:color="auto" w:fill="1F3864" w:themeFill="accent1" w:themeFillShade="80"/>
      </w:pPr>
      <w:r>
        <w:t>analog = 0</w:t>
      </w:r>
    </w:p>
    <w:p w14:paraId="03421B3F" w14:textId="77777777" w:rsidR="00AF6889" w:rsidRDefault="00AF6889" w:rsidP="0063072C">
      <w:pPr>
        <w:shd w:val="clear" w:color="auto" w:fill="1F3864" w:themeFill="accent1" w:themeFillShade="80"/>
      </w:pPr>
    </w:p>
    <w:p w14:paraId="1A1BF7A3" w14:textId="77777777" w:rsidR="00AF6889" w:rsidRDefault="00AF6889" w:rsidP="0063072C">
      <w:pPr>
        <w:shd w:val="clear" w:color="auto" w:fill="1F3864" w:themeFill="accent1" w:themeFillShade="80"/>
      </w:pPr>
    </w:p>
    <w:p w14:paraId="3DF7E117" w14:textId="77777777" w:rsidR="00AF6889" w:rsidRDefault="00AF6889" w:rsidP="0063072C">
      <w:pPr>
        <w:shd w:val="clear" w:color="auto" w:fill="1F3864" w:themeFill="accent1" w:themeFillShade="80"/>
      </w:pPr>
    </w:p>
    <w:p w14:paraId="6982F4A9" w14:textId="77777777" w:rsidR="00AF6889" w:rsidRDefault="00AF6889" w:rsidP="0063072C">
      <w:pPr>
        <w:shd w:val="clear" w:color="auto" w:fill="1F3864" w:themeFill="accent1" w:themeFillShade="80"/>
      </w:pPr>
    </w:p>
    <w:p w14:paraId="5FF0F845" w14:textId="77777777" w:rsidR="00AF6889" w:rsidRDefault="00AF6889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3A715917" w14:textId="77777777" w:rsidR="00AF6889" w:rsidRDefault="00AF6889" w:rsidP="0063072C">
      <w:pPr>
        <w:shd w:val="clear" w:color="auto" w:fill="1F3864" w:themeFill="accent1" w:themeFillShade="80"/>
      </w:pPr>
    </w:p>
    <w:p w14:paraId="2973A205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541B6B6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F493EE" w14:textId="77777777" w:rsidR="00AF6889" w:rsidRDefault="00AF6889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3DBE3CE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BF4794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629C845" w14:textId="77777777" w:rsidR="00AF6889" w:rsidRDefault="00AF6889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0BF4A7D5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3D742A9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42534A6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12618353" w14:textId="77777777" w:rsidR="00AF6889" w:rsidRDefault="00AF6889" w:rsidP="0063072C">
      <w:pPr>
        <w:shd w:val="clear" w:color="auto" w:fill="1F3864" w:themeFill="accent1" w:themeFillShade="80"/>
      </w:pPr>
      <w:r>
        <w:t xml:space="preserve">    else:</w:t>
      </w:r>
    </w:p>
    <w:p w14:paraId="41F7B16A" w14:textId="77777777" w:rsidR="00AF6889" w:rsidRDefault="00AF6889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65DF411" w14:textId="77777777" w:rsidR="00AF6889" w:rsidRDefault="00AF6889" w:rsidP="0063072C">
      <w:pPr>
        <w:shd w:val="clear" w:color="auto" w:fill="1F3864" w:themeFill="accent1" w:themeFillShade="80"/>
      </w:pPr>
    </w:p>
    <w:p w14:paraId="6D6911BB" w14:textId="77777777" w:rsidR="00AF6889" w:rsidRDefault="00AF6889" w:rsidP="0063072C">
      <w:pPr>
        <w:shd w:val="clear" w:color="auto" w:fill="1F3864" w:themeFill="accent1" w:themeFillShade="80"/>
      </w:pPr>
      <w:r>
        <w:t xml:space="preserve">    result = []</w:t>
      </w:r>
    </w:p>
    <w:p w14:paraId="72DA1FCD" w14:textId="77777777" w:rsidR="00AF6889" w:rsidRDefault="00AF6889" w:rsidP="0063072C">
      <w:pPr>
        <w:shd w:val="clear" w:color="auto" w:fill="1F3864" w:themeFill="accent1" w:themeFillShade="80"/>
      </w:pPr>
      <w:r>
        <w:t xml:space="preserve">    for port in ports:</w:t>
      </w:r>
    </w:p>
    <w:p w14:paraId="3502F8D4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4E10B282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19D08B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3064D02A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692BA32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5FDC8F5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54135311" w14:textId="77777777" w:rsidR="00AF6889" w:rsidRDefault="00AF6889" w:rsidP="0063072C">
      <w:pPr>
        <w:shd w:val="clear" w:color="auto" w:fill="1F3864" w:themeFill="accent1" w:themeFillShade="80"/>
      </w:pPr>
      <w:r>
        <w:t xml:space="preserve">    return result</w:t>
      </w:r>
    </w:p>
    <w:p w14:paraId="04669AE1" w14:textId="77777777" w:rsidR="00AF6889" w:rsidRDefault="00AF6889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F506C32" w14:textId="77777777" w:rsidR="00AF6889" w:rsidRDefault="00AF6889" w:rsidP="0063072C">
      <w:pPr>
        <w:shd w:val="clear" w:color="auto" w:fill="1F3864" w:themeFill="accent1" w:themeFillShade="80"/>
      </w:pPr>
    </w:p>
    <w:p w14:paraId="7B53BEC9" w14:textId="77777777" w:rsidR="00AF6889" w:rsidRDefault="00AF6889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6CB1257" w14:textId="77777777" w:rsidR="00AF6889" w:rsidRDefault="00AF6889" w:rsidP="0063072C">
      <w:pPr>
        <w:shd w:val="clear" w:color="auto" w:fill="1F3864" w:themeFill="accent1" w:themeFillShade="80"/>
      </w:pPr>
    </w:p>
    <w:p w14:paraId="478B6E0B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B097F0D" w14:textId="77777777" w:rsidR="00AF6889" w:rsidRDefault="00AF6889" w:rsidP="0063072C">
      <w:pPr>
        <w:shd w:val="clear" w:color="auto" w:fill="1F3864" w:themeFill="accent1" w:themeFillShade="80"/>
      </w:pPr>
    </w:p>
    <w:p w14:paraId="465BF482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50BFF073" w14:textId="77777777" w:rsidR="00AF6889" w:rsidRDefault="00AF6889" w:rsidP="0063072C">
      <w:pPr>
        <w:shd w:val="clear" w:color="auto" w:fill="1F3864" w:themeFill="accent1" w:themeFillShade="80"/>
      </w:pPr>
    </w:p>
    <w:p w14:paraId="6E7841B8" w14:textId="77777777" w:rsidR="00AF6889" w:rsidRDefault="00AF6889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67E16CC" w14:textId="77777777" w:rsidR="00AF6889" w:rsidRDefault="00AF6889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E3D59C3" w14:textId="77777777" w:rsidR="00AF6889" w:rsidRDefault="00AF6889" w:rsidP="0063072C">
      <w:pPr>
        <w:shd w:val="clear" w:color="auto" w:fill="1F3864" w:themeFill="accent1" w:themeFillShade="80"/>
      </w:pPr>
    </w:p>
    <w:p w14:paraId="12A97CE3" w14:textId="77777777" w:rsidR="00AF6889" w:rsidRDefault="00AF6889" w:rsidP="0063072C">
      <w:pPr>
        <w:shd w:val="clear" w:color="auto" w:fill="1F3864" w:themeFill="accent1" w:themeFillShade="80"/>
      </w:pPr>
    </w:p>
    <w:p w14:paraId="0B28CB70" w14:textId="77777777" w:rsidR="00AF6889" w:rsidRDefault="00AF6889" w:rsidP="0063072C">
      <w:pPr>
        <w:shd w:val="clear" w:color="auto" w:fill="1F3864" w:themeFill="accent1" w:themeFillShade="80"/>
      </w:pPr>
    </w:p>
    <w:p w14:paraId="3711394A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2ACFAF2A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C7FAB95" w14:textId="77777777" w:rsidR="00AF6889" w:rsidRDefault="00AF6889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8E65E5A" w14:textId="77777777" w:rsidR="00AF6889" w:rsidRDefault="00AF6889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48BE79D6" w14:textId="77777777" w:rsidR="00AF6889" w:rsidRDefault="00AF6889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E54EA19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AA5956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D606AFA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6F4D04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8E67334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1BDE7C1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414A5A6A" w14:textId="77777777" w:rsidR="00AF6889" w:rsidRDefault="00AF6889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5C7B5DDC" w14:textId="77777777" w:rsidR="00AF6889" w:rsidRDefault="00AF6889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03CCBA7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019E5CE" w14:textId="77777777" w:rsidR="00AF6889" w:rsidRDefault="00AF6889" w:rsidP="0063072C">
      <w:pPr>
        <w:shd w:val="clear" w:color="auto" w:fill="1F3864" w:themeFill="accent1" w:themeFillShade="80"/>
      </w:pPr>
    </w:p>
    <w:p w14:paraId="5C91FEBA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67E61F2D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request</w:t>
      </w:r>
    </w:p>
    <w:p w14:paraId="0246F9FC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7F0FCF4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analog</w:t>
      </w:r>
    </w:p>
    <w:p w14:paraId="732516A0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70E1DDF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240CADCA" w14:textId="77777777" w:rsidR="00AF6889" w:rsidRDefault="00AF6889" w:rsidP="0063072C">
      <w:pPr>
        <w:shd w:val="clear" w:color="auto" w:fill="1F3864" w:themeFill="accent1" w:themeFillShade="80"/>
      </w:pPr>
      <w:r>
        <w:t xml:space="preserve">    while True:</w:t>
      </w:r>
    </w:p>
    <w:p w14:paraId="1573D143" w14:textId="77777777" w:rsidR="00AF6889" w:rsidRDefault="00AF6889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172FB7A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CA46F7C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6B55B346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51CB6C5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0408B681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</w:p>
    <w:p w14:paraId="5D4E255D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:</w:t>
      </w:r>
    </w:p>
    <w:p w14:paraId="19FC4AF6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7ED4819A" w14:textId="77777777" w:rsidR="00AF6889" w:rsidRDefault="00AF6889" w:rsidP="0063072C">
      <w:pPr>
        <w:shd w:val="clear" w:color="auto" w:fill="1F3864" w:themeFill="accent1" w:themeFillShade="80"/>
      </w:pPr>
    </w:p>
    <w:p w14:paraId="397CE0AA" w14:textId="77777777" w:rsidR="00AF6889" w:rsidRDefault="00AF6889" w:rsidP="0063072C">
      <w:pPr>
        <w:shd w:val="clear" w:color="auto" w:fill="1F3864" w:themeFill="accent1" w:themeFillShade="80"/>
      </w:pPr>
    </w:p>
    <w:p w14:paraId="06C3AD02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BD0D1A3" w14:textId="77777777" w:rsidR="00AF6889" w:rsidRDefault="00AF6889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5071EA0" w14:textId="77777777" w:rsidR="00AF6889" w:rsidRDefault="00AF6889" w:rsidP="0063072C">
      <w:pPr>
        <w:shd w:val="clear" w:color="auto" w:fill="1F3864" w:themeFill="accent1" w:themeFillShade="80"/>
      </w:pPr>
      <w:r>
        <w:t>if __name__ == "__main__":</w:t>
      </w:r>
    </w:p>
    <w:p w14:paraId="6D2EB3BE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3B27523" w14:textId="77777777" w:rsidR="00AF6889" w:rsidRDefault="00AF6889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04495F5" w14:textId="77777777" w:rsidR="00AF6889" w:rsidRDefault="00AF6889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4239B477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CD189D" w14:textId="77777777" w:rsidR="00AF6889" w:rsidRDefault="00AF6889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93621A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B56BE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69C862" w14:textId="36F9D9F5" w:rsidR="00AF6889" w:rsidRP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63AB8DF" w14:textId="77777777" w:rsidR="004B60E4" w:rsidRDefault="004B60E4" w:rsidP="004B60E4">
      <w:pPr>
        <w:pStyle w:val="Heading3"/>
      </w:pPr>
      <w:bookmarkStart w:id="37" w:name="_Toc124263791"/>
      <w:r>
        <w:t>Program QML</w:t>
      </w:r>
      <w:bookmarkEnd w:id="37"/>
    </w:p>
    <w:p w14:paraId="6AD9ED7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5776876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0EF514F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80F006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28EDB1E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D78B8C2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B54C06C" w14:textId="77777777" w:rsidR="00622961" w:rsidRDefault="00622961" w:rsidP="0063072C">
      <w:pPr>
        <w:shd w:val="clear" w:color="auto" w:fill="70AD47" w:themeFill="accent6"/>
      </w:pPr>
    </w:p>
    <w:p w14:paraId="5D66C6D3" w14:textId="77777777" w:rsidR="00622961" w:rsidRDefault="00622961" w:rsidP="0063072C">
      <w:pPr>
        <w:shd w:val="clear" w:color="auto" w:fill="70AD47" w:themeFill="accent6"/>
      </w:pPr>
    </w:p>
    <w:p w14:paraId="4AE67374" w14:textId="77777777" w:rsidR="00622961" w:rsidRDefault="00622961" w:rsidP="0063072C">
      <w:pPr>
        <w:shd w:val="clear" w:color="auto" w:fill="70AD47" w:themeFill="accent6"/>
      </w:pPr>
      <w:r>
        <w:lastRenderedPageBreak/>
        <w:t>Window {</w:t>
      </w:r>
    </w:p>
    <w:p w14:paraId="05E80B13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1FD9AE4" w14:textId="77777777" w:rsidR="00622961" w:rsidRDefault="00622961" w:rsidP="0063072C">
      <w:pPr>
        <w:shd w:val="clear" w:color="auto" w:fill="70AD47" w:themeFill="accent6"/>
      </w:pPr>
      <w:r>
        <w:tab/>
        <w:t>width: 400</w:t>
      </w:r>
    </w:p>
    <w:p w14:paraId="692BDF23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31C386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7CAC9677" w14:textId="77777777" w:rsidR="00622961" w:rsidRDefault="00622961" w:rsidP="0063072C">
      <w:pPr>
        <w:shd w:val="clear" w:color="auto" w:fill="70AD47" w:themeFill="accent6"/>
      </w:pPr>
      <w:r>
        <w:t xml:space="preserve">    height: 400</w:t>
      </w:r>
    </w:p>
    <w:p w14:paraId="04154546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F0F539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4A06946F" w14:textId="77777777" w:rsidR="00622961" w:rsidRDefault="00622961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979323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988B4FC" w14:textId="77777777" w:rsidR="00622961" w:rsidRDefault="00622961" w:rsidP="0063072C">
      <w:pPr>
        <w:shd w:val="clear" w:color="auto" w:fill="70AD47" w:themeFill="accent6"/>
      </w:pPr>
      <w:r>
        <w:t xml:space="preserve">    visible: true</w:t>
      </w:r>
    </w:p>
    <w:p w14:paraId="4C940030" w14:textId="77777777" w:rsidR="00622961" w:rsidRDefault="00622961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64D806B4" w14:textId="77777777" w:rsidR="00622961" w:rsidRDefault="00622961" w:rsidP="0063072C">
      <w:pPr>
        <w:shd w:val="clear" w:color="auto" w:fill="70AD47" w:themeFill="accent6"/>
      </w:pPr>
      <w:r>
        <w:tab/>
      </w:r>
    </w:p>
    <w:p w14:paraId="4E861C5A" w14:textId="77777777" w:rsidR="00622961" w:rsidRDefault="00622961" w:rsidP="0063072C">
      <w:pPr>
        <w:shd w:val="clear" w:color="auto" w:fill="70AD47" w:themeFill="accent6"/>
      </w:pPr>
      <w:r>
        <w:tab/>
      </w:r>
      <w:proofErr w:type="spellStart"/>
      <w:r>
        <w:t>CircularGauge</w:t>
      </w:r>
      <w:proofErr w:type="spellEnd"/>
      <w:r>
        <w:t xml:space="preserve"> {</w:t>
      </w:r>
    </w:p>
    <w:p w14:paraId="09FA974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gauge</w:t>
      </w:r>
    </w:p>
    <w:p w14:paraId="6D8ACF9E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x: 10</w:t>
      </w:r>
    </w:p>
    <w:p w14:paraId="014BC32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y: 70</w:t>
      </w:r>
    </w:p>
    <w:p w14:paraId="528A989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2A0CC88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4774AE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24A6F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inimumValue</w:t>
      </w:r>
      <w:proofErr w:type="spellEnd"/>
      <w:r>
        <w:t>: 0</w:t>
      </w:r>
    </w:p>
    <w:p w14:paraId="5C923D5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aximumValue</w:t>
      </w:r>
      <w:proofErr w:type="spellEnd"/>
      <w:r>
        <w:t>: 100</w:t>
      </w:r>
    </w:p>
    <w:p w14:paraId="71488F6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07B2E1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 xml:space="preserve">style: </w:t>
      </w:r>
      <w:proofErr w:type="spellStart"/>
      <w:r>
        <w:t>CircularGaugeStyle</w:t>
      </w:r>
      <w:proofErr w:type="spellEnd"/>
      <w:r>
        <w:t xml:space="preserve"> {</w:t>
      </w:r>
    </w:p>
    <w:p w14:paraId="746F856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labelStepSize</w:t>
      </w:r>
      <w:proofErr w:type="spellEnd"/>
      <w:r>
        <w:t>: 10</w:t>
      </w:r>
    </w:p>
    <w:p w14:paraId="755DEC0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2F33BAB5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6E8E6B39" w14:textId="77777777" w:rsidR="00622961" w:rsidRDefault="00622961" w:rsidP="0063072C">
      <w:pPr>
        <w:shd w:val="clear" w:color="auto" w:fill="70AD47" w:themeFill="accent6"/>
      </w:pPr>
      <w:r>
        <w:lastRenderedPageBreak/>
        <w:tab/>
        <w:t>}</w:t>
      </w:r>
    </w:p>
    <w:p w14:paraId="68B44FC2" w14:textId="77777777" w:rsidR="00622961" w:rsidRDefault="00622961" w:rsidP="0063072C">
      <w:pPr>
        <w:shd w:val="clear" w:color="auto" w:fill="70AD47" w:themeFill="accent6"/>
      </w:pPr>
      <w:r>
        <w:tab/>
      </w:r>
    </w:p>
    <w:p w14:paraId="6864AE9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798B1DB6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68FFD2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392E899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496275F9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154A9CC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0802D6D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6FF9E1B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6055B0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524EE85D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3835203C" w14:textId="77777777" w:rsidR="00622961" w:rsidRDefault="00622961" w:rsidP="0063072C">
      <w:pPr>
        <w:shd w:val="clear" w:color="auto" w:fill="70AD47" w:themeFill="accent6"/>
      </w:pPr>
      <w:r>
        <w:tab/>
      </w:r>
    </w:p>
    <w:p w14:paraId="69227F93" w14:textId="77777777" w:rsidR="00622961" w:rsidRDefault="00622961" w:rsidP="0063072C">
      <w:pPr>
        <w:shd w:val="clear" w:color="auto" w:fill="70AD47" w:themeFill="accent6"/>
      </w:pPr>
      <w:r>
        <w:tab/>
      </w:r>
    </w:p>
    <w:p w14:paraId="6B852C2D" w14:textId="77777777" w:rsidR="00622961" w:rsidRDefault="00622961" w:rsidP="0063072C">
      <w:pPr>
        <w:shd w:val="clear" w:color="auto" w:fill="70AD47" w:themeFill="accent6"/>
      </w:pPr>
      <w:r>
        <w:t>}</w:t>
      </w:r>
    </w:p>
    <w:p w14:paraId="6EFCAB43" w14:textId="77777777" w:rsidR="00622961" w:rsidRDefault="00622961" w:rsidP="00622961"/>
    <w:p w14:paraId="6E431F59" w14:textId="77777777" w:rsidR="00622961" w:rsidRDefault="00622961" w:rsidP="00622961"/>
    <w:p w14:paraId="20169CD5" w14:textId="77777777" w:rsidR="00622961" w:rsidRDefault="00622961" w:rsidP="00622961"/>
    <w:p w14:paraId="1E8B68D4" w14:textId="77777777" w:rsidR="00622961" w:rsidRDefault="00622961" w:rsidP="00622961"/>
    <w:p w14:paraId="65415180" w14:textId="77777777" w:rsidR="00622961" w:rsidRDefault="00622961" w:rsidP="00622961"/>
    <w:p w14:paraId="15E07617" w14:textId="77777777" w:rsidR="00622961" w:rsidRDefault="00622961" w:rsidP="00622961"/>
    <w:p w14:paraId="5F1F1AFC" w14:textId="77777777" w:rsidR="00622961" w:rsidRDefault="00622961" w:rsidP="00622961"/>
    <w:p w14:paraId="475B0C17" w14:textId="77777777" w:rsidR="00622961" w:rsidRDefault="00622961" w:rsidP="00622961"/>
    <w:p w14:paraId="0AEBA055" w14:textId="77777777" w:rsidR="00622961" w:rsidRDefault="00622961" w:rsidP="00622961"/>
    <w:p w14:paraId="0C72856B" w14:textId="77777777" w:rsidR="00622961" w:rsidRDefault="00622961" w:rsidP="00622961"/>
    <w:p w14:paraId="2075179D" w14:textId="77777777" w:rsidR="00622961" w:rsidRDefault="00622961" w:rsidP="00622961"/>
    <w:p w14:paraId="4717AF49" w14:textId="77777777" w:rsidR="00622961" w:rsidRDefault="00622961" w:rsidP="00622961"/>
    <w:p w14:paraId="55D3216C" w14:textId="77777777" w:rsidR="004B60E4" w:rsidRDefault="004B60E4" w:rsidP="004B60E4"/>
    <w:p w14:paraId="1FB600FB" w14:textId="77777777" w:rsidR="004B60E4" w:rsidRDefault="004B60E4" w:rsidP="004B60E4"/>
    <w:p w14:paraId="2450615F" w14:textId="08F46C1C" w:rsidR="004B60E4" w:rsidRDefault="004B60E4" w:rsidP="004B60E4">
      <w:pPr>
        <w:pStyle w:val="Heading2"/>
      </w:pPr>
      <w:bookmarkStart w:id="38" w:name="_Toc124263792"/>
      <w:r>
        <w:t>Customize</w:t>
      </w:r>
      <w:bookmarkEnd w:id="38"/>
    </w:p>
    <w:p w14:paraId="3AB4383A" w14:textId="52A09C7A" w:rsidR="004B60E4" w:rsidRDefault="004B60E4" w:rsidP="004B60E4">
      <w:pPr>
        <w:pStyle w:val="Heading3"/>
      </w:pPr>
      <w:bookmarkStart w:id="39" w:name="_Toc124263793"/>
      <w:r>
        <w:t>Program Ladder</w:t>
      </w:r>
      <w:bookmarkEnd w:id="39"/>
    </w:p>
    <w:p w14:paraId="769FC7A3" w14:textId="35448BD3" w:rsidR="00EA2F4D" w:rsidRPr="00EA2F4D" w:rsidRDefault="00EA2F4D" w:rsidP="00EA2F4D">
      <w:r w:rsidRPr="00EA2F4D">
        <w:rPr>
          <w:noProof/>
        </w:rPr>
        <w:drawing>
          <wp:inline distT="0" distB="0" distL="0" distR="0" wp14:anchorId="21B4F027" wp14:editId="69D39C67">
            <wp:extent cx="5943600" cy="2986405"/>
            <wp:effectExtent l="0" t="0" r="0" b="4445"/>
            <wp:docPr id="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DE42F" w14:textId="19B7E4FE" w:rsidR="004B60E4" w:rsidRDefault="004B60E4" w:rsidP="004B60E4">
      <w:pPr>
        <w:pStyle w:val="Heading3"/>
      </w:pPr>
      <w:bookmarkStart w:id="40" w:name="_Toc124263794"/>
      <w:r>
        <w:t>Program Python</w:t>
      </w:r>
      <w:bookmarkEnd w:id="40"/>
    </w:p>
    <w:p w14:paraId="3ED89760" w14:textId="16341312" w:rsidR="00F549C0" w:rsidRDefault="00F549C0" w:rsidP="00F549C0"/>
    <w:p w14:paraId="20EC549B" w14:textId="77777777" w:rsidR="00F549C0" w:rsidRDefault="00F549C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7692FB" w14:textId="77777777" w:rsidR="00F549C0" w:rsidRDefault="00F549C0" w:rsidP="0063072C">
      <w:pPr>
        <w:shd w:val="clear" w:color="auto" w:fill="1F3864" w:themeFill="accent1" w:themeFillShade="80"/>
      </w:pPr>
    </w:p>
    <w:p w14:paraId="50F16466" w14:textId="77777777" w:rsidR="00F549C0" w:rsidRDefault="00F549C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7A5864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41C465B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4BC3C34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026AFA4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72CF94C" w14:textId="77777777" w:rsidR="00F549C0" w:rsidRDefault="00F549C0" w:rsidP="0063072C">
      <w:pPr>
        <w:shd w:val="clear" w:color="auto" w:fill="1F3864" w:themeFill="accent1" w:themeFillShade="80"/>
      </w:pPr>
      <w:r>
        <w:t>from PyQt5.QtWidgets import *</w:t>
      </w:r>
    </w:p>
    <w:p w14:paraId="7364C6D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C2C9445" w14:textId="77777777" w:rsidR="00F549C0" w:rsidRDefault="00F549C0" w:rsidP="0063072C">
      <w:pPr>
        <w:shd w:val="clear" w:color="auto" w:fill="1F3864" w:themeFill="accent1" w:themeFillShade="80"/>
      </w:pPr>
      <w:r>
        <w:t>import sys</w:t>
      </w:r>
    </w:p>
    <w:p w14:paraId="55411293" w14:textId="77777777" w:rsidR="00F549C0" w:rsidRDefault="00F549C0" w:rsidP="0063072C">
      <w:pPr>
        <w:shd w:val="clear" w:color="auto" w:fill="1F3864" w:themeFill="accent1" w:themeFillShade="80"/>
      </w:pPr>
      <w:r>
        <w:t>import threading</w:t>
      </w:r>
    </w:p>
    <w:p w14:paraId="3C7286D1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10AACB9B" w14:textId="77777777" w:rsidR="00F549C0" w:rsidRDefault="00F549C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351BE52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1FF0E6D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0D9661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0F2F09F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1A9E9271" w14:textId="77777777" w:rsidR="00F549C0" w:rsidRDefault="00F549C0" w:rsidP="0063072C">
      <w:pPr>
        <w:shd w:val="clear" w:color="auto" w:fill="1F3864" w:themeFill="accent1" w:themeFillShade="80"/>
      </w:pPr>
      <w:r>
        <w:t>import serial</w:t>
      </w:r>
    </w:p>
    <w:p w14:paraId="5064ABA0" w14:textId="77777777" w:rsidR="00F549C0" w:rsidRDefault="00F549C0" w:rsidP="0063072C">
      <w:pPr>
        <w:shd w:val="clear" w:color="auto" w:fill="1F3864" w:themeFill="accent1" w:themeFillShade="80"/>
      </w:pPr>
      <w:r>
        <w:t>import time</w:t>
      </w:r>
    </w:p>
    <w:p w14:paraId="41190A44" w14:textId="77777777" w:rsidR="00F549C0" w:rsidRDefault="00F549C0" w:rsidP="0063072C">
      <w:pPr>
        <w:shd w:val="clear" w:color="auto" w:fill="1F3864" w:themeFill="accent1" w:themeFillShade="80"/>
      </w:pPr>
      <w:r>
        <w:t>##########################################</w:t>
      </w:r>
    </w:p>
    <w:p w14:paraId="78ABB72E" w14:textId="77777777" w:rsidR="00F549C0" w:rsidRDefault="00F549C0" w:rsidP="0063072C">
      <w:pPr>
        <w:shd w:val="clear" w:color="auto" w:fill="1F3864" w:themeFill="accent1" w:themeFillShade="80"/>
      </w:pPr>
      <w:r>
        <w:t>analog = 0</w:t>
      </w:r>
    </w:p>
    <w:p w14:paraId="6E9F4FCD" w14:textId="77777777" w:rsidR="00F549C0" w:rsidRDefault="00F549C0" w:rsidP="0063072C">
      <w:pPr>
        <w:shd w:val="clear" w:color="auto" w:fill="1F3864" w:themeFill="accent1" w:themeFillShade="80"/>
      </w:pPr>
    </w:p>
    <w:p w14:paraId="70C5617B" w14:textId="77777777" w:rsidR="00F549C0" w:rsidRDefault="00F549C0" w:rsidP="0063072C">
      <w:pPr>
        <w:shd w:val="clear" w:color="auto" w:fill="1F3864" w:themeFill="accent1" w:themeFillShade="80"/>
      </w:pPr>
    </w:p>
    <w:p w14:paraId="5F39AF2E" w14:textId="77777777" w:rsidR="00F549C0" w:rsidRDefault="00F549C0" w:rsidP="0063072C">
      <w:pPr>
        <w:shd w:val="clear" w:color="auto" w:fill="1F3864" w:themeFill="accent1" w:themeFillShade="80"/>
      </w:pPr>
    </w:p>
    <w:p w14:paraId="43026F85" w14:textId="77777777" w:rsidR="00F549C0" w:rsidRDefault="00F549C0" w:rsidP="0063072C">
      <w:pPr>
        <w:shd w:val="clear" w:color="auto" w:fill="1F3864" w:themeFill="accent1" w:themeFillShade="80"/>
      </w:pPr>
    </w:p>
    <w:p w14:paraId="4F7D2C2A" w14:textId="77777777" w:rsidR="00F549C0" w:rsidRDefault="00F549C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01421D9" w14:textId="77777777" w:rsidR="00F549C0" w:rsidRDefault="00F549C0" w:rsidP="0063072C">
      <w:pPr>
        <w:shd w:val="clear" w:color="auto" w:fill="1F3864" w:themeFill="accent1" w:themeFillShade="80"/>
      </w:pPr>
    </w:p>
    <w:p w14:paraId="6F634C75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F792169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5038B30" w14:textId="77777777" w:rsidR="00F549C0" w:rsidRDefault="00F549C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FFAC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228FFC4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8CD252E" w14:textId="77777777" w:rsidR="00F549C0" w:rsidRDefault="00F549C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411807D7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1F18A70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A58C188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7A0545E2" w14:textId="77777777" w:rsidR="00F549C0" w:rsidRDefault="00F549C0" w:rsidP="0063072C">
      <w:pPr>
        <w:shd w:val="clear" w:color="auto" w:fill="1F3864" w:themeFill="accent1" w:themeFillShade="80"/>
      </w:pPr>
      <w:r>
        <w:t xml:space="preserve">    else:</w:t>
      </w:r>
    </w:p>
    <w:p w14:paraId="3756FA3F" w14:textId="77777777" w:rsidR="00F549C0" w:rsidRDefault="00F549C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ECB0234" w14:textId="77777777" w:rsidR="00F549C0" w:rsidRDefault="00F549C0" w:rsidP="0063072C">
      <w:pPr>
        <w:shd w:val="clear" w:color="auto" w:fill="1F3864" w:themeFill="accent1" w:themeFillShade="80"/>
      </w:pPr>
    </w:p>
    <w:p w14:paraId="6D204B05" w14:textId="77777777" w:rsidR="00F549C0" w:rsidRDefault="00F549C0" w:rsidP="0063072C">
      <w:pPr>
        <w:shd w:val="clear" w:color="auto" w:fill="1F3864" w:themeFill="accent1" w:themeFillShade="80"/>
      </w:pPr>
      <w:r>
        <w:t xml:space="preserve">    result = []</w:t>
      </w:r>
    </w:p>
    <w:p w14:paraId="0AEAFF9F" w14:textId="77777777" w:rsidR="00F549C0" w:rsidRDefault="00F549C0" w:rsidP="0063072C">
      <w:pPr>
        <w:shd w:val="clear" w:color="auto" w:fill="1F3864" w:themeFill="accent1" w:themeFillShade="80"/>
      </w:pPr>
      <w:r>
        <w:t xml:space="preserve">    for port in ports:</w:t>
      </w:r>
    </w:p>
    <w:p w14:paraId="745D338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368EA7CC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19C80A5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2A424FA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4CF77B09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D37E448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743D7A17" w14:textId="77777777" w:rsidR="00F549C0" w:rsidRDefault="00F549C0" w:rsidP="0063072C">
      <w:pPr>
        <w:shd w:val="clear" w:color="auto" w:fill="1F3864" w:themeFill="accent1" w:themeFillShade="80"/>
      </w:pPr>
      <w:r>
        <w:t xml:space="preserve">    return result</w:t>
      </w:r>
    </w:p>
    <w:p w14:paraId="7581BFAF" w14:textId="77777777" w:rsidR="00F549C0" w:rsidRDefault="00F549C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A39C2E" w14:textId="77777777" w:rsidR="00F549C0" w:rsidRDefault="00F549C0" w:rsidP="0063072C">
      <w:pPr>
        <w:shd w:val="clear" w:color="auto" w:fill="1F3864" w:themeFill="accent1" w:themeFillShade="80"/>
      </w:pPr>
    </w:p>
    <w:p w14:paraId="58AB5113" w14:textId="77777777" w:rsidR="00F549C0" w:rsidRDefault="00F549C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F5220DE" w14:textId="77777777" w:rsidR="00F549C0" w:rsidRDefault="00F549C0" w:rsidP="0063072C">
      <w:pPr>
        <w:shd w:val="clear" w:color="auto" w:fill="1F3864" w:themeFill="accent1" w:themeFillShade="80"/>
      </w:pPr>
    </w:p>
    <w:p w14:paraId="4CC3ABC1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09A0F36B" w14:textId="77777777" w:rsidR="00F549C0" w:rsidRDefault="00F549C0" w:rsidP="0063072C">
      <w:pPr>
        <w:shd w:val="clear" w:color="auto" w:fill="1F3864" w:themeFill="accent1" w:themeFillShade="80"/>
      </w:pPr>
    </w:p>
    <w:p w14:paraId="7EA6FD59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7524959" w14:textId="77777777" w:rsidR="00F549C0" w:rsidRDefault="00F549C0" w:rsidP="0063072C">
      <w:pPr>
        <w:shd w:val="clear" w:color="auto" w:fill="1F3864" w:themeFill="accent1" w:themeFillShade="80"/>
      </w:pPr>
    </w:p>
    <w:p w14:paraId="5AD4CBA6" w14:textId="77777777" w:rsidR="00F549C0" w:rsidRDefault="00F549C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583DC" w14:textId="77777777" w:rsidR="00F549C0" w:rsidRDefault="00F549C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2F05F9E" w14:textId="77777777" w:rsidR="00F549C0" w:rsidRDefault="00F549C0" w:rsidP="0063072C">
      <w:pPr>
        <w:shd w:val="clear" w:color="auto" w:fill="1F3864" w:themeFill="accent1" w:themeFillShade="80"/>
      </w:pPr>
    </w:p>
    <w:p w14:paraId="0A91224B" w14:textId="77777777" w:rsidR="00F549C0" w:rsidRDefault="00F549C0" w:rsidP="0063072C">
      <w:pPr>
        <w:shd w:val="clear" w:color="auto" w:fill="1F3864" w:themeFill="accent1" w:themeFillShade="80"/>
      </w:pPr>
    </w:p>
    <w:p w14:paraId="7CDD4E51" w14:textId="77777777" w:rsidR="00F549C0" w:rsidRDefault="00F549C0" w:rsidP="0063072C">
      <w:pPr>
        <w:shd w:val="clear" w:color="auto" w:fill="1F3864" w:themeFill="accent1" w:themeFillShade="80"/>
      </w:pPr>
    </w:p>
    <w:p w14:paraId="511266AC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49F9A807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9B002B1" w14:textId="77777777" w:rsidR="00F549C0" w:rsidRDefault="00F549C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063F43A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59D2A30" w14:textId="77777777" w:rsidR="00F549C0" w:rsidRDefault="00F549C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09685A78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36357B5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52871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4B9259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4887079B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F3BA344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DF35F5D" w14:textId="77777777" w:rsidR="00F549C0" w:rsidRDefault="00F549C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C9E4FC5" w14:textId="77777777" w:rsidR="00F549C0" w:rsidRDefault="00F549C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1067225E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F9E35E8" w14:textId="77777777" w:rsidR="00F549C0" w:rsidRDefault="00F549C0" w:rsidP="0063072C">
      <w:pPr>
        <w:shd w:val="clear" w:color="auto" w:fill="1F3864" w:themeFill="accent1" w:themeFillShade="80"/>
      </w:pPr>
    </w:p>
    <w:p w14:paraId="5386E33E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78C892D1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request</w:t>
      </w:r>
    </w:p>
    <w:p w14:paraId="41B55F33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66120A5B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analog</w:t>
      </w:r>
    </w:p>
    <w:p w14:paraId="5D24354D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11DA88F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9D84AC4" w14:textId="77777777" w:rsidR="00F549C0" w:rsidRDefault="00F549C0" w:rsidP="0063072C">
      <w:pPr>
        <w:shd w:val="clear" w:color="auto" w:fill="1F3864" w:themeFill="accent1" w:themeFillShade="80"/>
      </w:pPr>
      <w:r>
        <w:t xml:space="preserve">    while True:</w:t>
      </w:r>
    </w:p>
    <w:p w14:paraId="79B932B7" w14:textId="77777777" w:rsidR="00F549C0" w:rsidRDefault="00F549C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0DB9DE0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4447CE9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278A4A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095162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1237D033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</w:p>
    <w:p w14:paraId="023AE768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:</w:t>
      </w:r>
    </w:p>
    <w:p w14:paraId="28CC4112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3EE92389" w14:textId="77777777" w:rsidR="00F549C0" w:rsidRDefault="00F549C0" w:rsidP="0063072C">
      <w:pPr>
        <w:shd w:val="clear" w:color="auto" w:fill="1F3864" w:themeFill="accent1" w:themeFillShade="80"/>
      </w:pPr>
    </w:p>
    <w:p w14:paraId="11052101" w14:textId="77777777" w:rsidR="00F549C0" w:rsidRDefault="00F549C0" w:rsidP="0063072C">
      <w:pPr>
        <w:shd w:val="clear" w:color="auto" w:fill="1F3864" w:themeFill="accent1" w:themeFillShade="80"/>
      </w:pPr>
    </w:p>
    <w:p w14:paraId="0CCFDBDD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D325F1D" w14:textId="77777777" w:rsidR="00F549C0" w:rsidRDefault="00F549C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077AD5C" w14:textId="77777777" w:rsidR="00F549C0" w:rsidRDefault="00F549C0" w:rsidP="0063072C">
      <w:pPr>
        <w:shd w:val="clear" w:color="auto" w:fill="1F3864" w:themeFill="accent1" w:themeFillShade="80"/>
      </w:pPr>
      <w:r>
        <w:t>if __name__ == "__main__":</w:t>
      </w:r>
    </w:p>
    <w:p w14:paraId="7A42636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FEB92F2" w14:textId="77777777" w:rsidR="00F549C0" w:rsidRDefault="00F549C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B7140ED" w14:textId="77777777" w:rsidR="00F549C0" w:rsidRDefault="00F549C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2D4BD54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66703BD2" w14:textId="77777777" w:rsidR="00F549C0" w:rsidRDefault="00F549C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AB3CE50" w14:textId="77777777" w:rsidR="00F549C0" w:rsidRDefault="00F549C0" w:rsidP="00F549C0">
      <w:r>
        <w:t xml:space="preserve">    </w:t>
      </w:r>
    </w:p>
    <w:p w14:paraId="5EFEC9E6" w14:textId="77777777" w:rsidR="00F549C0" w:rsidRDefault="00F549C0" w:rsidP="00F549C0">
      <w:r>
        <w:t xml:space="preserve">    </w:t>
      </w:r>
    </w:p>
    <w:p w14:paraId="66CC612B" w14:textId="6F9459B0" w:rsidR="00F549C0" w:rsidRPr="00F549C0" w:rsidRDefault="00F549C0" w:rsidP="00F549C0">
      <w:r>
        <w:t>#----------------------------------------------------------------#</w:t>
      </w:r>
    </w:p>
    <w:p w14:paraId="1187B41F" w14:textId="77777777" w:rsidR="004B60E4" w:rsidRPr="00DC57E3" w:rsidRDefault="004B60E4" w:rsidP="004B60E4">
      <w:pPr>
        <w:pStyle w:val="Heading3"/>
      </w:pPr>
      <w:bookmarkStart w:id="41" w:name="_Toc124263795"/>
      <w:r>
        <w:t>Program QML</w:t>
      </w:r>
      <w:bookmarkEnd w:id="41"/>
    </w:p>
    <w:p w14:paraId="5C5CFDCB" w14:textId="2B00AB01" w:rsidR="004B60E4" w:rsidRDefault="004B60E4" w:rsidP="00DC57E3"/>
    <w:p w14:paraId="0437094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E6A8C21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88EAA73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42DDD29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E8A508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B3F19D7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ECF10B2" w14:textId="77777777" w:rsidR="00CC1EC2" w:rsidRDefault="00CC1EC2" w:rsidP="0063072C">
      <w:pPr>
        <w:shd w:val="clear" w:color="auto" w:fill="70AD47" w:themeFill="accent6"/>
      </w:pPr>
    </w:p>
    <w:p w14:paraId="38C029FF" w14:textId="77777777" w:rsidR="00CC1EC2" w:rsidRDefault="00CC1EC2" w:rsidP="0063072C">
      <w:pPr>
        <w:shd w:val="clear" w:color="auto" w:fill="70AD47" w:themeFill="accent6"/>
      </w:pPr>
      <w:r>
        <w:t>import "controls"</w:t>
      </w:r>
    </w:p>
    <w:p w14:paraId="3F17F15B" w14:textId="77777777" w:rsidR="00CC1EC2" w:rsidRDefault="00CC1EC2" w:rsidP="0063072C">
      <w:pPr>
        <w:shd w:val="clear" w:color="auto" w:fill="70AD47" w:themeFill="accent6"/>
      </w:pPr>
    </w:p>
    <w:p w14:paraId="1493021C" w14:textId="77777777" w:rsidR="00CC1EC2" w:rsidRDefault="00CC1EC2" w:rsidP="0063072C">
      <w:pPr>
        <w:shd w:val="clear" w:color="auto" w:fill="70AD47" w:themeFill="accent6"/>
      </w:pPr>
      <w:r>
        <w:t>Window {</w:t>
      </w:r>
    </w:p>
    <w:p w14:paraId="66C49BAD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1F951BD5" w14:textId="77777777" w:rsidR="00CC1EC2" w:rsidRDefault="00CC1EC2" w:rsidP="0063072C">
      <w:pPr>
        <w:shd w:val="clear" w:color="auto" w:fill="70AD47" w:themeFill="accent6"/>
      </w:pPr>
      <w:r>
        <w:tab/>
        <w:t>width: 800</w:t>
      </w:r>
    </w:p>
    <w:p w14:paraId="36598801" w14:textId="77777777" w:rsidR="00CC1EC2" w:rsidRDefault="00CC1EC2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3C36F19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1B89D8AB" w14:textId="77777777" w:rsidR="00CC1EC2" w:rsidRDefault="00CC1EC2" w:rsidP="0063072C">
      <w:pPr>
        <w:shd w:val="clear" w:color="auto" w:fill="70AD47" w:themeFill="accent6"/>
      </w:pPr>
      <w:r>
        <w:t xml:space="preserve">    height: 400</w:t>
      </w:r>
    </w:p>
    <w:p w14:paraId="1249CFA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4AFB74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5416B319" w14:textId="77777777" w:rsidR="00CC1EC2" w:rsidRDefault="00CC1EC2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5E1A88B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D0B8389" w14:textId="77777777" w:rsidR="00CC1EC2" w:rsidRDefault="00CC1EC2" w:rsidP="0063072C">
      <w:pPr>
        <w:shd w:val="clear" w:color="auto" w:fill="70AD47" w:themeFill="accent6"/>
      </w:pPr>
      <w:r>
        <w:t xml:space="preserve">    visible: true</w:t>
      </w:r>
    </w:p>
    <w:p w14:paraId="7DC1EA98" w14:textId="77777777" w:rsidR="00CC1EC2" w:rsidRDefault="00CC1EC2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351C288" w14:textId="77777777" w:rsidR="00CC1EC2" w:rsidRDefault="00CC1EC2" w:rsidP="0063072C">
      <w:pPr>
        <w:shd w:val="clear" w:color="auto" w:fill="70AD47" w:themeFill="accent6"/>
      </w:pPr>
      <w:r>
        <w:tab/>
      </w:r>
    </w:p>
    <w:p w14:paraId="42A091E1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2509409A" w14:textId="77777777" w:rsidR="00CC1EC2" w:rsidRDefault="00CC1EC2" w:rsidP="0063072C">
      <w:pPr>
        <w:shd w:val="clear" w:color="auto" w:fill="70AD47" w:themeFill="accent6"/>
      </w:pPr>
      <w:r>
        <w:t xml:space="preserve">                id: gauge</w:t>
      </w:r>
    </w:p>
    <w:p w14:paraId="6F0021F1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73231E1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254789F8" w14:textId="77777777" w:rsidR="00CC1EC2" w:rsidRDefault="00CC1EC2" w:rsidP="0063072C">
      <w:pPr>
        <w:shd w:val="clear" w:color="auto" w:fill="70AD47" w:themeFill="accent6"/>
      </w:pPr>
      <w:r>
        <w:t xml:space="preserve">                width: 300</w:t>
      </w:r>
    </w:p>
    <w:p w14:paraId="3043825E" w14:textId="5BD10EED" w:rsidR="00CC1EC2" w:rsidRDefault="00CC1EC2" w:rsidP="0063072C">
      <w:pPr>
        <w:shd w:val="clear" w:color="auto" w:fill="70AD47" w:themeFill="accent6"/>
      </w:pPr>
      <w:r>
        <w:t xml:space="preserve">                height: 300</w:t>
      </w:r>
    </w:p>
    <w:p w14:paraId="28ED12C3" w14:textId="77777777" w:rsidR="00CC1EC2" w:rsidRDefault="00CC1EC2" w:rsidP="0063072C">
      <w:pPr>
        <w:shd w:val="clear" w:color="auto" w:fill="70AD47" w:themeFill="accent6"/>
      </w:pPr>
      <w:r>
        <w:t xml:space="preserve">                interactive: false</w:t>
      </w:r>
    </w:p>
    <w:p w14:paraId="29F588AD" w14:textId="77777777" w:rsidR="00CC1EC2" w:rsidRDefault="00CC1EC2" w:rsidP="0063072C">
      <w:pPr>
        <w:shd w:val="clear" w:color="auto" w:fill="70AD47" w:themeFill="accent6"/>
      </w:pPr>
      <w:r>
        <w:t xml:space="preserve">                value: 75</w:t>
      </w:r>
    </w:p>
    <w:p w14:paraId="4B89136A" w14:textId="184CF7F4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</w:t>
      </w:r>
      <w:proofErr w:type="spellStart"/>
      <w:r>
        <w:t>minValue</w:t>
      </w:r>
      <w:proofErr w:type="spellEnd"/>
      <w:r>
        <w:t>: 0</w:t>
      </w:r>
    </w:p>
    <w:p w14:paraId="64BA96A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653394DC" w14:textId="77777777" w:rsidR="00CC1EC2" w:rsidRDefault="00CC1EC2" w:rsidP="0063072C">
      <w:pPr>
        <w:shd w:val="clear" w:color="auto" w:fill="70AD47" w:themeFill="accent6"/>
      </w:pPr>
    </w:p>
    <w:p w14:paraId="06E29B3C" w14:textId="77777777" w:rsidR="00CC1EC2" w:rsidRDefault="00CC1EC2" w:rsidP="0063072C">
      <w:pPr>
        <w:shd w:val="clear" w:color="auto" w:fill="70AD47" w:themeFill="accent6"/>
      </w:pPr>
      <w:r>
        <w:t xml:space="preserve">                Repeater {</w:t>
      </w:r>
    </w:p>
    <w:p w14:paraId="03DE4C00" w14:textId="09DF510A" w:rsidR="00CC1EC2" w:rsidRDefault="00CC1EC2" w:rsidP="0063072C">
      <w:pPr>
        <w:shd w:val="clear" w:color="auto" w:fill="70AD47" w:themeFill="accent6"/>
      </w:pPr>
      <w:r>
        <w:t xml:space="preserve">                    model: 72</w:t>
      </w:r>
    </w:p>
    <w:p w14:paraId="02165F37" w14:textId="77777777" w:rsidR="00CC1EC2" w:rsidRDefault="00CC1EC2" w:rsidP="0063072C">
      <w:pPr>
        <w:shd w:val="clear" w:color="auto" w:fill="70AD47" w:themeFill="accent6"/>
      </w:pPr>
      <w:r>
        <w:t xml:space="preserve">                    Rectangle {</w:t>
      </w:r>
    </w:p>
    <w:p w14:paraId="2F4F71D6" w14:textId="77777777" w:rsidR="00CC1EC2" w:rsidRDefault="00CC1EC2" w:rsidP="0063072C">
      <w:pPr>
        <w:shd w:val="clear" w:color="auto" w:fill="70AD47" w:themeFill="accent6"/>
      </w:pPr>
      <w:r>
        <w:t xml:space="preserve">                        id: indicator</w:t>
      </w:r>
    </w:p>
    <w:p w14:paraId="15CEE2B5" w14:textId="77777777" w:rsidR="00CC1EC2" w:rsidRDefault="00CC1EC2" w:rsidP="0063072C">
      <w:pPr>
        <w:shd w:val="clear" w:color="auto" w:fill="70AD47" w:themeFill="accent6"/>
      </w:pPr>
      <w:r>
        <w:t xml:space="preserve">                        width: 5</w:t>
      </w:r>
    </w:p>
    <w:p w14:paraId="3CDBFA91" w14:textId="77777777" w:rsidR="00CC1EC2" w:rsidRDefault="00CC1EC2" w:rsidP="0063072C">
      <w:pPr>
        <w:shd w:val="clear" w:color="auto" w:fill="70AD47" w:themeFill="accent6"/>
      </w:pPr>
      <w:r>
        <w:t xml:space="preserve">                        height: 20</w:t>
      </w:r>
    </w:p>
    <w:p w14:paraId="5E286B15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    radius: width / 2</w:t>
      </w:r>
    </w:p>
    <w:p w14:paraId="4FA0FFBC" w14:textId="77777777" w:rsidR="00CC1EC2" w:rsidRDefault="00CC1EC2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6E7FB9D8" w14:textId="77777777" w:rsidR="00CC1EC2" w:rsidRDefault="00CC1EC2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3509788C" w14:textId="77777777" w:rsidR="00CC1EC2" w:rsidRDefault="00CC1EC2" w:rsidP="0063072C">
      <w:pPr>
        <w:shd w:val="clear" w:color="auto" w:fill="70AD47" w:themeFill="accent6"/>
      </w:pPr>
      <w:r>
        <w:t xml:space="preserve">                        transform: [</w:t>
      </w:r>
    </w:p>
    <w:p w14:paraId="47626E0C" w14:textId="77777777" w:rsidR="00CC1EC2" w:rsidRDefault="00CC1EC2" w:rsidP="0063072C">
      <w:pPr>
        <w:shd w:val="clear" w:color="auto" w:fill="70AD47" w:themeFill="accent6"/>
      </w:pPr>
      <w:r>
        <w:t xml:space="preserve">                            Translate {</w:t>
      </w:r>
    </w:p>
    <w:p w14:paraId="26249E60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65DC7E72" w14:textId="77777777" w:rsidR="00CC1EC2" w:rsidRDefault="00CC1EC2" w:rsidP="0063072C">
      <w:pPr>
        <w:shd w:val="clear" w:color="auto" w:fill="70AD47" w:themeFill="accent6"/>
      </w:pPr>
      <w:r>
        <w:t xml:space="preserve">                            },</w:t>
      </w:r>
    </w:p>
    <w:p w14:paraId="56EBD6BF" w14:textId="77777777" w:rsidR="00CC1EC2" w:rsidRDefault="00CC1EC2" w:rsidP="0063072C">
      <w:pPr>
        <w:shd w:val="clear" w:color="auto" w:fill="70AD47" w:themeFill="accent6"/>
      </w:pPr>
      <w:r>
        <w:t xml:space="preserve">                            Rotation {</w:t>
      </w:r>
    </w:p>
    <w:p w14:paraId="309A367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2728BF0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61359881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60287DB4" w14:textId="77777777" w:rsidR="00CC1EC2" w:rsidRDefault="00CC1EC2" w:rsidP="0063072C">
      <w:pPr>
        <w:shd w:val="clear" w:color="auto" w:fill="70AD47" w:themeFill="accent6"/>
      </w:pPr>
      <w:r>
        <w:t xml:space="preserve">                            }</w:t>
      </w:r>
    </w:p>
    <w:p w14:paraId="6604D9EE" w14:textId="2A1BC723" w:rsidR="00CC1EC2" w:rsidRDefault="00CC1EC2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  <w:r>
        <w:tab/>
      </w:r>
      <w:r>
        <w:tab/>
      </w:r>
    </w:p>
    <w:p w14:paraId="489DBF3E" w14:textId="5D4547A1" w:rsidR="00CC1EC2" w:rsidRDefault="00CC1EC2" w:rsidP="0063072C">
      <w:pPr>
        <w:shd w:val="clear" w:color="auto" w:fill="70AD47" w:themeFill="accent6"/>
      </w:pPr>
      <w:r>
        <w:tab/>
        <w:t>}</w:t>
      </w:r>
    </w:p>
    <w:p w14:paraId="66BE8590" w14:textId="288D0CE1" w:rsidR="00CC1EC2" w:rsidRDefault="00CC1EC2" w:rsidP="0063072C">
      <w:pPr>
        <w:shd w:val="clear" w:color="auto" w:fill="70AD47" w:themeFill="accent6"/>
      </w:pPr>
      <w:r>
        <w:t xml:space="preserve">           }</w:t>
      </w:r>
    </w:p>
    <w:p w14:paraId="3616CF9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4259085" w14:textId="18F0FDF1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proofErr w:type="gramStart"/>
      <w:r>
        <w:t>Text{</w:t>
      </w:r>
      <w:proofErr w:type="gramEnd"/>
    </w:p>
    <w:p w14:paraId="5026038D" w14:textId="5A6D496B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 w:rsidR="00A35316"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5D630BC4" w14:textId="09DC416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3BC74C59" w14:textId="5815B6D0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67C8CC9E" w14:textId="661CB51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57B3D2C3" w14:textId="0D61F2C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white"</w:t>
      </w:r>
      <w:r>
        <w:tab/>
      </w:r>
      <w:r>
        <w:tab/>
      </w:r>
      <w:r>
        <w:tab/>
      </w:r>
    </w:p>
    <w:p w14:paraId="28A979AE" w14:textId="4D5BE05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}</w:t>
      </w:r>
    </w:p>
    <w:p w14:paraId="08ADBED6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0C7EDB2E" w14:textId="77777777" w:rsidR="00CC1EC2" w:rsidRDefault="00CC1EC2" w:rsidP="0063072C">
      <w:pPr>
        <w:shd w:val="clear" w:color="auto" w:fill="70AD47" w:themeFill="accent6"/>
      </w:pPr>
    </w:p>
    <w:p w14:paraId="79AB3977" w14:textId="77777777" w:rsidR="00CC1EC2" w:rsidRDefault="00CC1EC2" w:rsidP="0063072C">
      <w:pPr>
        <w:shd w:val="clear" w:color="auto" w:fill="70AD47" w:themeFill="accent6"/>
      </w:pPr>
      <w:r>
        <w:t xml:space="preserve"> </w:t>
      </w:r>
    </w:p>
    <w:p w14:paraId="38C88E8E" w14:textId="77777777" w:rsidR="00CC1EC2" w:rsidRDefault="00CC1EC2" w:rsidP="0063072C">
      <w:pPr>
        <w:shd w:val="clear" w:color="auto" w:fill="70AD47" w:themeFill="accent6"/>
      </w:pPr>
      <w:r>
        <w:tab/>
      </w:r>
    </w:p>
    <w:p w14:paraId="0111AF0A" w14:textId="77777777" w:rsidR="00CC1EC2" w:rsidRDefault="00CC1EC2" w:rsidP="0063072C">
      <w:pPr>
        <w:shd w:val="clear" w:color="auto" w:fill="70AD47" w:themeFill="accent6"/>
      </w:pPr>
      <w:r>
        <w:lastRenderedPageBreak/>
        <w:tab/>
      </w:r>
      <w:proofErr w:type="spellStart"/>
      <w:r>
        <w:t>CircularSlider</w:t>
      </w:r>
      <w:proofErr w:type="spellEnd"/>
      <w:r>
        <w:t xml:space="preserve"> {</w:t>
      </w:r>
    </w:p>
    <w:p w14:paraId="1E74B0C2" w14:textId="77777777" w:rsidR="00CC1EC2" w:rsidRDefault="00CC1EC2" w:rsidP="0063072C">
      <w:pPr>
        <w:shd w:val="clear" w:color="auto" w:fill="70AD47" w:themeFill="accent6"/>
      </w:pPr>
      <w:r>
        <w:t xml:space="preserve">                id: gauge2</w:t>
      </w:r>
    </w:p>
    <w:p w14:paraId="7DADB6B3" w14:textId="480BBE42" w:rsidR="00CC1EC2" w:rsidRDefault="00CC1EC2" w:rsidP="0063072C">
      <w:pPr>
        <w:shd w:val="clear" w:color="auto" w:fill="70AD47" w:themeFill="accent6"/>
      </w:pPr>
      <w:r>
        <w:tab/>
        <w:t>x: 350</w:t>
      </w:r>
    </w:p>
    <w:p w14:paraId="0C46ED86" w14:textId="4D9DB997" w:rsidR="00CC1EC2" w:rsidRDefault="00CC1EC2" w:rsidP="0063072C">
      <w:pPr>
        <w:shd w:val="clear" w:color="auto" w:fill="70AD47" w:themeFill="accent6"/>
      </w:pPr>
      <w:r>
        <w:tab/>
        <w:t>y: 0</w:t>
      </w:r>
    </w:p>
    <w:p w14:paraId="1812EC8C" w14:textId="06AAFFB8" w:rsidR="00CC1EC2" w:rsidRDefault="00CC1EC2" w:rsidP="0063072C">
      <w:pPr>
        <w:shd w:val="clear" w:color="auto" w:fill="70AD47" w:themeFill="accent6"/>
      </w:pPr>
      <w:r>
        <w:t xml:space="preserve">             value: 0</w:t>
      </w:r>
    </w:p>
    <w:p w14:paraId="2909798C" w14:textId="6920E02D" w:rsidR="00CC1EC2" w:rsidRDefault="00CC1EC2" w:rsidP="0063072C">
      <w:pPr>
        <w:shd w:val="clear" w:color="auto" w:fill="70AD47" w:themeFill="accent6"/>
      </w:pPr>
      <w:r>
        <w:t xml:space="preserve">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6B88BCA9" w14:textId="2E51A177" w:rsidR="00CC1EC2" w:rsidRDefault="00CC1EC2" w:rsidP="0063072C">
      <w:pPr>
        <w:shd w:val="clear" w:color="auto" w:fill="70AD47" w:themeFill="accent6"/>
      </w:pPr>
      <w:r>
        <w:tab/>
        <w:t>interactive: false</w:t>
      </w:r>
    </w:p>
    <w:p w14:paraId="77BA8033" w14:textId="432C4B55" w:rsidR="00CC1EC2" w:rsidRDefault="00CC1EC2" w:rsidP="0063072C">
      <w:pPr>
        <w:shd w:val="clear" w:color="auto" w:fill="70AD47" w:themeFill="accent6"/>
      </w:pPr>
      <w:r>
        <w:t xml:space="preserve">              width: 300</w:t>
      </w:r>
    </w:p>
    <w:p w14:paraId="48D51871" w14:textId="272B3684" w:rsidR="00CC1EC2" w:rsidRDefault="00CC1EC2" w:rsidP="0063072C">
      <w:pPr>
        <w:shd w:val="clear" w:color="auto" w:fill="70AD47" w:themeFill="accent6"/>
      </w:pPr>
      <w:r>
        <w:t xml:space="preserve">              height: 300</w:t>
      </w:r>
    </w:p>
    <w:p w14:paraId="321780E4" w14:textId="3CFF7FB7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startAngle</w:t>
      </w:r>
      <w:proofErr w:type="spellEnd"/>
      <w:r>
        <w:t>: 40</w:t>
      </w:r>
    </w:p>
    <w:p w14:paraId="4AB87C80" w14:textId="3965417F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endAngle</w:t>
      </w:r>
      <w:proofErr w:type="spellEnd"/>
      <w:r>
        <w:t>: 320</w:t>
      </w:r>
    </w:p>
    <w:p w14:paraId="228D13E4" w14:textId="00C9D895" w:rsidR="00CC1EC2" w:rsidRDefault="00CC1EC2" w:rsidP="0063072C">
      <w:pPr>
        <w:shd w:val="clear" w:color="auto" w:fill="70AD47" w:themeFill="accent6"/>
      </w:pPr>
      <w:r>
        <w:t xml:space="preserve">              rotation: 180</w:t>
      </w:r>
    </w:p>
    <w:p w14:paraId="1940E00E" w14:textId="76F696AA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trackWidth</w:t>
      </w:r>
      <w:proofErr w:type="spellEnd"/>
      <w:r>
        <w:t>: 5</w:t>
      </w:r>
    </w:p>
    <w:p w14:paraId="68E044D6" w14:textId="0D02841D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progressWidth</w:t>
      </w:r>
      <w:proofErr w:type="spellEnd"/>
      <w:r>
        <w:t>: 20</w:t>
      </w:r>
    </w:p>
    <w:p w14:paraId="7EBDB814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4F4BDE83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2CA41C2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2EDA13B0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7F320DE4" w14:textId="77777777" w:rsidR="00CC1EC2" w:rsidRDefault="00CC1EC2" w:rsidP="0063072C">
      <w:pPr>
        <w:shd w:val="clear" w:color="auto" w:fill="70AD47" w:themeFill="accent6"/>
      </w:pPr>
    </w:p>
    <w:p w14:paraId="3E4BE48E" w14:textId="77777777" w:rsidR="00CC1EC2" w:rsidRDefault="00CC1EC2" w:rsidP="0063072C">
      <w:pPr>
        <w:shd w:val="clear" w:color="auto" w:fill="70AD47" w:themeFill="accent6"/>
      </w:pPr>
      <w:r>
        <w:t xml:space="preserve">                handle: Rectangle {</w:t>
      </w:r>
    </w:p>
    <w:p w14:paraId="008BF7D4" w14:textId="77777777" w:rsidR="00CC1EC2" w:rsidRDefault="00CC1EC2" w:rsidP="0063072C">
      <w:pPr>
        <w:shd w:val="clear" w:color="auto" w:fill="70AD47" w:themeFill="accent6"/>
      </w:pPr>
      <w:r>
        <w:t xml:space="preserve">                    transform: Translate {</w:t>
      </w:r>
    </w:p>
    <w:p w14:paraId="14AF2422" w14:textId="77777777" w:rsidR="00CC1EC2" w:rsidRDefault="00CC1EC2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E09F4F6" w14:textId="77777777" w:rsidR="00CC1EC2" w:rsidRDefault="00CC1EC2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7F0740B7" w14:textId="77777777" w:rsidR="00CC1EC2" w:rsidRDefault="00CC1EC2" w:rsidP="0063072C">
      <w:pPr>
        <w:shd w:val="clear" w:color="auto" w:fill="70AD47" w:themeFill="accent6"/>
      </w:pPr>
      <w:r>
        <w:t xml:space="preserve">                    }</w:t>
      </w:r>
    </w:p>
    <w:p w14:paraId="544AAFA4" w14:textId="77777777" w:rsidR="00CC1EC2" w:rsidRDefault="00CC1EC2" w:rsidP="0063072C">
      <w:pPr>
        <w:shd w:val="clear" w:color="auto" w:fill="70AD47" w:themeFill="accent6"/>
      </w:pPr>
    </w:p>
    <w:p w14:paraId="50411240" w14:textId="77777777" w:rsidR="00CC1EC2" w:rsidRDefault="00CC1EC2" w:rsidP="0063072C">
      <w:pPr>
        <w:shd w:val="clear" w:color="auto" w:fill="70AD47" w:themeFill="accent6"/>
      </w:pPr>
      <w:r>
        <w:t xml:space="preserve">                    width: 10</w:t>
      </w:r>
    </w:p>
    <w:p w14:paraId="6B65FBC3" w14:textId="77777777" w:rsidR="00CC1EC2" w:rsidRDefault="00CC1EC2" w:rsidP="0063072C">
      <w:pPr>
        <w:shd w:val="clear" w:color="auto" w:fill="70AD47" w:themeFill="accent6"/>
      </w:pPr>
      <w:r>
        <w:t xml:space="preserve">                    height: gauge2.height / 2</w:t>
      </w:r>
    </w:p>
    <w:p w14:paraId="427851DD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color: "#05F26C"</w:t>
      </w:r>
    </w:p>
    <w:p w14:paraId="1CE96607" w14:textId="77777777" w:rsidR="00CC1EC2" w:rsidRDefault="00CC1EC2" w:rsidP="0063072C">
      <w:pPr>
        <w:shd w:val="clear" w:color="auto" w:fill="70AD47" w:themeFill="accent6"/>
      </w:pPr>
      <w:r>
        <w:t xml:space="preserve">                    radius: width / 2</w:t>
      </w:r>
    </w:p>
    <w:p w14:paraId="40FBCCBF" w14:textId="77777777" w:rsidR="00CC1EC2" w:rsidRDefault="00CC1EC2" w:rsidP="0063072C">
      <w:pPr>
        <w:shd w:val="clear" w:color="auto" w:fill="70AD47" w:themeFill="accent6"/>
      </w:pPr>
      <w:r>
        <w:t xml:space="preserve">                    antialiasing: true</w:t>
      </w:r>
    </w:p>
    <w:p w14:paraId="16EA89B1" w14:textId="00036208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3EB0F7A9" w14:textId="5177B633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2619D641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483D3682" w14:textId="77777777" w:rsidR="00CC1EC2" w:rsidRDefault="00CC1EC2" w:rsidP="0063072C">
      <w:pPr>
        <w:shd w:val="clear" w:color="auto" w:fill="70AD47" w:themeFill="accent6"/>
      </w:pPr>
    </w:p>
    <w:p w14:paraId="6F60EA39" w14:textId="77777777" w:rsidR="00CC1EC2" w:rsidRDefault="00CC1EC2" w:rsidP="0063072C">
      <w:pPr>
        <w:shd w:val="clear" w:color="auto" w:fill="70AD47" w:themeFill="accent6"/>
      </w:pPr>
      <w:r>
        <w:t xml:space="preserve">                Text {</w:t>
      </w:r>
    </w:p>
    <w:p w14:paraId="7406741B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36A12320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5ECD4B14" w14:textId="77777777" w:rsidR="00CC1EC2" w:rsidRDefault="00CC1EC2" w:rsidP="0063072C">
      <w:pPr>
        <w:shd w:val="clear" w:color="auto" w:fill="70AD47" w:themeFill="accent6"/>
      </w:pPr>
      <w:r>
        <w:t xml:space="preserve">                    rotation: 180</w:t>
      </w:r>
    </w:p>
    <w:p w14:paraId="04C630E9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424F0AAC" w14:textId="77777777" w:rsidR="00CC1EC2" w:rsidRDefault="00CC1EC2" w:rsidP="0063072C">
      <w:pPr>
        <w:shd w:val="clear" w:color="auto" w:fill="70AD47" w:themeFill="accent6"/>
      </w:pPr>
      <w:r>
        <w:t xml:space="preserve">                    color: "white"</w:t>
      </w:r>
    </w:p>
    <w:p w14:paraId="6D5952E1" w14:textId="77777777" w:rsidR="00CC1EC2" w:rsidRDefault="00CC1EC2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16CD7F3F" w14:textId="77446C81" w:rsidR="00CC1EC2" w:rsidRDefault="00CC1EC2" w:rsidP="0063072C">
      <w:pPr>
        <w:shd w:val="clear" w:color="auto" w:fill="70AD47" w:themeFill="accent6"/>
      </w:pPr>
      <w:r>
        <w:tab/>
      </w:r>
      <w:r w:rsidR="00CC2A80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49750F4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1C097BE8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6728C620" w14:textId="72B56FC1" w:rsidR="00CC1EC2" w:rsidRDefault="00CC1EC2" w:rsidP="0063072C">
      <w:pPr>
        <w:shd w:val="clear" w:color="auto" w:fill="70AD47" w:themeFill="accent6"/>
      </w:pPr>
      <w:r>
        <w:t xml:space="preserve">            </w:t>
      </w:r>
    </w:p>
    <w:p w14:paraId="2245A41A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4B53131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162D040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5800A1F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2B5157C5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AA0E366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3940C128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043EF41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gauge2.value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409E4F53" w14:textId="794FD4D4" w:rsidR="00CC1EC2" w:rsidRDefault="00CC1EC2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1E9E708C" w14:textId="28190CE8" w:rsidR="00CC1EC2" w:rsidRDefault="00CC1EC2" w:rsidP="0063072C">
      <w:pPr>
        <w:shd w:val="clear" w:color="auto" w:fill="70AD47" w:themeFill="accent6"/>
      </w:pPr>
      <w:r>
        <w:lastRenderedPageBreak/>
        <w:tab/>
        <w:t>}</w:t>
      </w:r>
    </w:p>
    <w:p w14:paraId="61A367AA" w14:textId="600303C7" w:rsidR="00BE58DA" w:rsidRDefault="00BE58DA" w:rsidP="0068425A">
      <w:pPr>
        <w:shd w:val="clear" w:color="auto" w:fill="70AD47" w:themeFill="accent6"/>
      </w:pPr>
    </w:p>
    <w:p w14:paraId="27DC2C14" w14:textId="24760FA1" w:rsidR="00BE58DA" w:rsidRDefault="00BE58DA" w:rsidP="00BE58DA">
      <w:pPr>
        <w:pStyle w:val="Heading1"/>
      </w:pPr>
      <w:bookmarkStart w:id="42" w:name="_Toc124263796"/>
      <w:proofErr w:type="spellStart"/>
      <w:r>
        <w:t>Jobsheet</w:t>
      </w:r>
      <w:proofErr w:type="spellEnd"/>
      <w:r>
        <w:t xml:space="preserve"> </w:t>
      </w:r>
      <w:proofErr w:type="gramStart"/>
      <w:r>
        <w:t>4 :</w:t>
      </w:r>
      <w:proofErr w:type="gramEnd"/>
      <w:r>
        <w:t xml:space="preserve"> Analog Output</w:t>
      </w:r>
      <w:bookmarkEnd w:id="42"/>
    </w:p>
    <w:p w14:paraId="4493B8A2" w14:textId="77777777" w:rsidR="00BE58DA" w:rsidRDefault="00BE58DA" w:rsidP="00BE58DA"/>
    <w:p w14:paraId="721EEF9F" w14:textId="77777777" w:rsidR="00BE58DA" w:rsidRDefault="00BE58DA" w:rsidP="00BE58DA">
      <w:pPr>
        <w:pStyle w:val="Heading2"/>
      </w:pPr>
      <w:bookmarkStart w:id="43" w:name="_Toc124263797"/>
      <w:r>
        <w:t>Basic</w:t>
      </w:r>
      <w:bookmarkEnd w:id="43"/>
    </w:p>
    <w:p w14:paraId="27DB9F9F" w14:textId="38AD0400" w:rsidR="00BE58DA" w:rsidRDefault="00BE58DA" w:rsidP="00BE58DA">
      <w:pPr>
        <w:pStyle w:val="Heading3"/>
      </w:pPr>
      <w:bookmarkStart w:id="44" w:name="_Toc124263798"/>
      <w:r>
        <w:t>Program Ladder</w:t>
      </w:r>
      <w:bookmarkEnd w:id="44"/>
    </w:p>
    <w:p w14:paraId="607F3C9B" w14:textId="28F3EE82" w:rsidR="003758E3" w:rsidRPr="003758E3" w:rsidRDefault="00490DB2" w:rsidP="003758E3">
      <w:r w:rsidRPr="00490DB2">
        <w:rPr>
          <w:noProof/>
        </w:rPr>
        <w:drawing>
          <wp:inline distT="0" distB="0" distL="0" distR="0" wp14:anchorId="3111C0CD" wp14:editId="4F1BAD06">
            <wp:extent cx="5943600" cy="1667510"/>
            <wp:effectExtent l="0" t="0" r="0" b="889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77027" w14:textId="05E65BCA" w:rsidR="00BE58DA" w:rsidRDefault="00BE58DA" w:rsidP="00BE58DA">
      <w:pPr>
        <w:pStyle w:val="Heading3"/>
      </w:pPr>
      <w:bookmarkStart w:id="45" w:name="_Toc124263799"/>
      <w:r>
        <w:t>Program Python</w:t>
      </w:r>
      <w:bookmarkEnd w:id="45"/>
    </w:p>
    <w:p w14:paraId="715BFA25" w14:textId="77777777" w:rsidR="00C508E9" w:rsidRPr="00C508E9" w:rsidRDefault="00C508E9" w:rsidP="00C508E9"/>
    <w:p w14:paraId="6EC5606C" w14:textId="77777777" w:rsidR="00C4733C" w:rsidRDefault="00C4733C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10FDD5" w14:textId="77777777" w:rsidR="00C4733C" w:rsidRDefault="00C4733C" w:rsidP="0063072C">
      <w:pPr>
        <w:shd w:val="clear" w:color="auto" w:fill="1F3864" w:themeFill="accent1" w:themeFillShade="80"/>
      </w:pPr>
    </w:p>
    <w:p w14:paraId="17E68BC1" w14:textId="77777777" w:rsidR="00C4733C" w:rsidRDefault="00C4733C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28C2782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5D46923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0D2456C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2DBE2BAF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739E9E2E" w14:textId="77777777" w:rsidR="00C4733C" w:rsidRDefault="00C4733C" w:rsidP="0063072C">
      <w:pPr>
        <w:shd w:val="clear" w:color="auto" w:fill="1F3864" w:themeFill="accent1" w:themeFillShade="80"/>
      </w:pPr>
      <w:r>
        <w:t>from PyQt5.QtWidgets import *</w:t>
      </w:r>
    </w:p>
    <w:p w14:paraId="27274119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7F935A0" w14:textId="77777777" w:rsidR="00C4733C" w:rsidRDefault="00C4733C" w:rsidP="0063072C">
      <w:pPr>
        <w:shd w:val="clear" w:color="auto" w:fill="1F3864" w:themeFill="accent1" w:themeFillShade="80"/>
      </w:pPr>
      <w:r>
        <w:t>import sys</w:t>
      </w:r>
    </w:p>
    <w:p w14:paraId="1E8AF0ED" w14:textId="77777777" w:rsidR="00C4733C" w:rsidRDefault="00C4733C" w:rsidP="0063072C">
      <w:pPr>
        <w:shd w:val="clear" w:color="auto" w:fill="1F3864" w:themeFill="accent1" w:themeFillShade="80"/>
      </w:pPr>
      <w:r>
        <w:t>import threading</w:t>
      </w:r>
    </w:p>
    <w:p w14:paraId="5349779B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47E6866" w14:textId="77777777" w:rsidR="00C4733C" w:rsidRDefault="00C4733C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7EAE5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37B24D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36420BA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EC6BA13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8DD36A8" w14:textId="77777777" w:rsidR="00C4733C" w:rsidRDefault="00C4733C" w:rsidP="0063072C">
      <w:pPr>
        <w:shd w:val="clear" w:color="auto" w:fill="1F3864" w:themeFill="accent1" w:themeFillShade="80"/>
      </w:pPr>
      <w:r>
        <w:t>import serial</w:t>
      </w:r>
    </w:p>
    <w:p w14:paraId="69869702" w14:textId="77777777" w:rsidR="00C4733C" w:rsidRDefault="00C4733C" w:rsidP="0063072C">
      <w:pPr>
        <w:shd w:val="clear" w:color="auto" w:fill="1F3864" w:themeFill="accent1" w:themeFillShade="80"/>
      </w:pPr>
      <w:r>
        <w:t>import time</w:t>
      </w:r>
    </w:p>
    <w:p w14:paraId="6B5C089B" w14:textId="77777777" w:rsidR="00C4733C" w:rsidRDefault="00C4733C" w:rsidP="0063072C">
      <w:pPr>
        <w:shd w:val="clear" w:color="auto" w:fill="1F3864" w:themeFill="accent1" w:themeFillShade="80"/>
      </w:pPr>
      <w:r>
        <w:t>##########################################</w:t>
      </w:r>
    </w:p>
    <w:p w14:paraId="44C31D31" w14:textId="77777777" w:rsidR="00C4733C" w:rsidRDefault="00C4733C" w:rsidP="0063072C">
      <w:pPr>
        <w:shd w:val="clear" w:color="auto" w:fill="1F3864" w:themeFill="accent1" w:themeFillShade="80"/>
      </w:pPr>
      <w:r>
        <w:t>slider = ""</w:t>
      </w:r>
    </w:p>
    <w:p w14:paraId="0C43B673" w14:textId="77777777" w:rsidR="00C4733C" w:rsidRDefault="00C4733C" w:rsidP="0063072C">
      <w:pPr>
        <w:shd w:val="clear" w:color="auto" w:fill="1F3864" w:themeFill="accent1" w:themeFillShade="80"/>
      </w:pPr>
    </w:p>
    <w:p w14:paraId="1CBAFE7F" w14:textId="77777777" w:rsidR="00C4733C" w:rsidRDefault="00C4733C" w:rsidP="0063072C">
      <w:pPr>
        <w:shd w:val="clear" w:color="auto" w:fill="1F3864" w:themeFill="accent1" w:themeFillShade="80"/>
      </w:pPr>
    </w:p>
    <w:p w14:paraId="4CC201C3" w14:textId="77777777" w:rsidR="00C4733C" w:rsidRDefault="00C4733C" w:rsidP="0063072C">
      <w:pPr>
        <w:shd w:val="clear" w:color="auto" w:fill="1F3864" w:themeFill="accent1" w:themeFillShade="80"/>
      </w:pPr>
    </w:p>
    <w:p w14:paraId="49CA7573" w14:textId="77777777" w:rsidR="00C4733C" w:rsidRDefault="00C4733C" w:rsidP="0063072C">
      <w:pPr>
        <w:shd w:val="clear" w:color="auto" w:fill="1F3864" w:themeFill="accent1" w:themeFillShade="80"/>
      </w:pPr>
    </w:p>
    <w:p w14:paraId="77088DEC" w14:textId="77777777" w:rsidR="00C4733C" w:rsidRDefault="00C4733C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E398C13" w14:textId="77777777" w:rsidR="00C4733C" w:rsidRDefault="00C4733C" w:rsidP="0063072C">
      <w:pPr>
        <w:shd w:val="clear" w:color="auto" w:fill="1F3864" w:themeFill="accent1" w:themeFillShade="80"/>
      </w:pPr>
    </w:p>
    <w:p w14:paraId="20BF79C4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CAF04E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115C14AC" w14:textId="77777777" w:rsidR="00C4733C" w:rsidRDefault="00C4733C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491BC9D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FD9A5E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17DEFD" w14:textId="77777777" w:rsidR="00C4733C" w:rsidRDefault="00C4733C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7D27DC0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612F39E4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BCCC581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9C1D25C" w14:textId="77777777" w:rsidR="00C4733C" w:rsidRDefault="00C4733C" w:rsidP="0063072C">
      <w:pPr>
        <w:shd w:val="clear" w:color="auto" w:fill="1F3864" w:themeFill="accent1" w:themeFillShade="80"/>
      </w:pPr>
      <w:r>
        <w:t xml:space="preserve">    else:</w:t>
      </w:r>
    </w:p>
    <w:p w14:paraId="0BAFEDDD" w14:textId="77777777" w:rsidR="00C4733C" w:rsidRDefault="00C4733C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7744F3F9" w14:textId="77777777" w:rsidR="00C4733C" w:rsidRDefault="00C4733C" w:rsidP="0063072C">
      <w:pPr>
        <w:shd w:val="clear" w:color="auto" w:fill="1F3864" w:themeFill="accent1" w:themeFillShade="80"/>
      </w:pPr>
    </w:p>
    <w:p w14:paraId="2B509C9B" w14:textId="77777777" w:rsidR="00C4733C" w:rsidRDefault="00C4733C" w:rsidP="0063072C">
      <w:pPr>
        <w:shd w:val="clear" w:color="auto" w:fill="1F3864" w:themeFill="accent1" w:themeFillShade="80"/>
      </w:pPr>
      <w:r>
        <w:t xml:space="preserve">    result = []</w:t>
      </w:r>
    </w:p>
    <w:p w14:paraId="4E94B79B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for port in ports:</w:t>
      </w:r>
    </w:p>
    <w:p w14:paraId="3A549238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597A51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4488F5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5348FA8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5C77F4D9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91A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F74A949" w14:textId="77777777" w:rsidR="00C4733C" w:rsidRDefault="00C4733C" w:rsidP="0063072C">
      <w:pPr>
        <w:shd w:val="clear" w:color="auto" w:fill="1F3864" w:themeFill="accent1" w:themeFillShade="80"/>
      </w:pPr>
      <w:r>
        <w:t xml:space="preserve">    return result</w:t>
      </w:r>
    </w:p>
    <w:p w14:paraId="698F575F" w14:textId="77777777" w:rsidR="00C4733C" w:rsidRDefault="00C4733C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3B17B4A6" w14:textId="77777777" w:rsidR="00C4733C" w:rsidRDefault="00C4733C" w:rsidP="0063072C">
      <w:pPr>
        <w:shd w:val="clear" w:color="auto" w:fill="1F3864" w:themeFill="accent1" w:themeFillShade="80"/>
      </w:pPr>
    </w:p>
    <w:p w14:paraId="177A15AE" w14:textId="77777777" w:rsidR="00C4733C" w:rsidRDefault="00C4733C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19E71BA" w14:textId="77777777" w:rsidR="00C4733C" w:rsidRDefault="00C4733C" w:rsidP="0063072C">
      <w:pPr>
        <w:shd w:val="clear" w:color="auto" w:fill="1F3864" w:themeFill="accent1" w:themeFillShade="80"/>
      </w:pPr>
    </w:p>
    <w:p w14:paraId="767DCB47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2EC5369" w14:textId="77777777" w:rsidR="00C4733C" w:rsidRDefault="00C4733C" w:rsidP="0063072C">
      <w:pPr>
        <w:shd w:val="clear" w:color="auto" w:fill="1F3864" w:themeFill="accent1" w:themeFillShade="80"/>
      </w:pPr>
    </w:p>
    <w:p w14:paraId="4F48BD48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49260B4" w14:textId="77777777" w:rsidR="00C4733C" w:rsidRDefault="00C4733C" w:rsidP="0063072C">
      <w:pPr>
        <w:shd w:val="clear" w:color="auto" w:fill="1F3864" w:themeFill="accent1" w:themeFillShade="80"/>
      </w:pPr>
    </w:p>
    <w:p w14:paraId="6E94A24B" w14:textId="77777777" w:rsidR="00C4733C" w:rsidRDefault="00C4733C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57230D55" w14:textId="77777777" w:rsidR="00C4733C" w:rsidRDefault="00C4733C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6C359E8" w14:textId="77777777" w:rsidR="00C4733C" w:rsidRDefault="00C4733C" w:rsidP="0063072C">
      <w:pPr>
        <w:shd w:val="clear" w:color="auto" w:fill="1F3864" w:themeFill="accent1" w:themeFillShade="80"/>
      </w:pPr>
    </w:p>
    <w:p w14:paraId="3F5D05ED" w14:textId="77777777" w:rsidR="00C4733C" w:rsidRDefault="00C4733C" w:rsidP="0063072C">
      <w:pPr>
        <w:shd w:val="clear" w:color="auto" w:fill="1F3864" w:themeFill="accent1" w:themeFillShade="80"/>
      </w:pPr>
    </w:p>
    <w:p w14:paraId="6EB93D9F" w14:textId="77777777" w:rsidR="00C4733C" w:rsidRDefault="00C4733C" w:rsidP="0063072C">
      <w:pPr>
        <w:shd w:val="clear" w:color="auto" w:fill="1F3864" w:themeFill="accent1" w:themeFillShade="80"/>
      </w:pPr>
    </w:p>
    <w:p w14:paraId="537DE583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FDAAA09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2B9CDC6" w14:textId="77777777" w:rsidR="00C4733C" w:rsidRDefault="00C4733C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D17E8BD" w14:textId="77777777" w:rsidR="00C4733C" w:rsidRDefault="00C4733C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488343" w14:textId="77777777" w:rsidR="00C4733C" w:rsidRDefault="00C4733C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5DE06AB1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56A01D7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4ED53A0B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520A6E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0AF4C1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500647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1BE54DC2" w14:textId="77777777" w:rsidR="00C4733C" w:rsidRDefault="00C4733C" w:rsidP="0063072C">
      <w:pPr>
        <w:shd w:val="clear" w:color="auto" w:fill="1F3864" w:themeFill="accent1" w:themeFillShade="80"/>
      </w:pPr>
      <w:r>
        <w:t xml:space="preserve">    @pyqtSlot(int)</w:t>
      </w:r>
    </w:p>
    <w:p w14:paraId="46E4DF19" w14:textId="77777777" w:rsidR="00C4733C" w:rsidRDefault="00C4733C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54F90D5" w14:textId="77777777" w:rsidR="00C4733C" w:rsidRDefault="00C4733C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6874118B" w14:textId="77777777" w:rsidR="00C4733C" w:rsidRDefault="00C4733C" w:rsidP="0063072C">
      <w:pPr>
        <w:shd w:val="clear" w:color="auto" w:fill="1F3864" w:themeFill="accent1" w:themeFillShade="80"/>
      </w:pPr>
      <w:r>
        <w:t xml:space="preserve">        global slider</w:t>
      </w:r>
    </w:p>
    <w:p w14:paraId="47D1FD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slider = message</w:t>
      </w:r>
    </w:p>
    <w:p w14:paraId="5DF14933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C920BC3" w14:textId="77777777" w:rsidR="00C4733C" w:rsidRDefault="00C4733C" w:rsidP="0063072C">
      <w:pPr>
        <w:shd w:val="clear" w:color="auto" w:fill="1F3864" w:themeFill="accent1" w:themeFillShade="80"/>
      </w:pPr>
    </w:p>
    <w:p w14:paraId="59D9F056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8E5EB6F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request</w:t>
      </w:r>
    </w:p>
    <w:p w14:paraId="4785D325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40219C4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analog</w:t>
      </w:r>
    </w:p>
    <w:p w14:paraId="0FA3608D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9BBCDE1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4D5DD40" w14:textId="77777777" w:rsidR="00C4733C" w:rsidRDefault="00C4733C" w:rsidP="0063072C">
      <w:pPr>
        <w:shd w:val="clear" w:color="auto" w:fill="1F3864" w:themeFill="accent1" w:themeFillShade="80"/>
      </w:pPr>
      <w:r>
        <w:t xml:space="preserve">    while True:</w:t>
      </w:r>
    </w:p>
    <w:p w14:paraId="1B958FAF" w14:textId="77777777" w:rsidR="00C4733C" w:rsidRDefault="00C4733C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3B5DF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34185D2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03B7834A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323451A1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1C2C4A40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</w:p>
    <w:p w14:paraId="6A292964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:</w:t>
      </w:r>
    </w:p>
    <w:p w14:paraId="4825C2FF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        pass</w:t>
      </w:r>
    </w:p>
    <w:p w14:paraId="6BB694BD" w14:textId="77777777" w:rsidR="00C4733C" w:rsidRDefault="00C4733C" w:rsidP="0063072C">
      <w:pPr>
        <w:shd w:val="clear" w:color="auto" w:fill="1F3864" w:themeFill="accent1" w:themeFillShade="80"/>
      </w:pPr>
    </w:p>
    <w:p w14:paraId="56750A46" w14:textId="77777777" w:rsidR="00C4733C" w:rsidRDefault="00C4733C" w:rsidP="0063072C">
      <w:pPr>
        <w:shd w:val="clear" w:color="auto" w:fill="1F3864" w:themeFill="accent1" w:themeFillShade="80"/>
      </w:pPr>
    </w:p>
    <w:p w14:paraId="631803C2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B550BA2" w14:textId="77777777" w:rsidR="00C4733C" w:rsidRDefault="00C4733C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AC1DBD" w14:textId="77777777" w:rsidR="00C4733C" w:rsidRDefault="00C4733C" w:rsidP="0063072C">
      <w:pPr>
        <w:shd w:val="clear" w:color="auto" w:fill="1F3864" w:themeFill="accent1" w:themeFillShade="80"/>
      </w:pPr>
      <w:r>
        <w:t>if __name__ == "__main__":</w:t>
      </w:r>
    </w:p>
    <w:p w14:paraId="7DFDDE55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F475AB1" w14:textId="77777777" w:rsidR="00C4733C" w:rsidRDefault="00C4733C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F6EFCDC" w14:textId="77777777" w:rsidR="00C4733C" w:rsidRDefault="00C4733C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FE7657B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B2CE632" w14:textId="77777777" w:rsidR="00C4733C" w:rsidRDefault="00C4733C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487BCB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65FAD4A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96FFBB1" w14:textId="4F87F6E7" w:rsidR="00C4733C" w:rsidRP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9E65664" w14:textId="77777777" w:rsidR="00BE58DA" w:rsidRDefault="00BE58DA" w:rsidP="00BE58DA">
      <w:pPr>
        <w:pStyle w:val="Heading3"/>
      </w:pPr>
      <w:bookmarkStart w:id="46" w:name="_Toc124263800"/>
      <w:r>
        <w:t>Program QML</w:t>
      </w:r>
      <w:bookmarkEnd w:id="46"/>
    </w:p>
    <w:p w14:paraId="148D2C72" w14:textId="70984C42" w:rsidR="00BE58DA" w:rsidRDefault="00BE58DA" w:rsidP="00BE58DA"/>
    <w:p w14:paraId="3ED010CF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F21A1C6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58481B32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1482714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81002E8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94C538E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02E16D2" w14:textId="77777777" w:rsidR="00C508E9" w:rsidRDefault="00C508E9" w:rsidP="0063072C">
      <w:pPr>
        <w:shd w:val="clear" w:color="auto" w:fill="70AD47" w:themeFill="accent6"/>
      </w:pPr>
    </w:p>
    <w:p w14:paraId="132E64E3" w14:textId="77777777" w:rsidR="00C508E9" w:rsidRDefault="00C508E9" w:rsidP="0063072C">
      <w:pPr>
        <w:shd w:val="clear" w:color="auto" w:fill="70AD47" w:themeFill="accent6"/>
      </w:pPr>
    </w:p>
    <w:p w14:paraId="75E10FD5" w14:textId="77777777" w:rsidR="00C508E9" w:rsidRDefault="00C508E9" w:rsidP="0063072C">
      <w:pPr>
        <w:shd w:val="clear" w:color="auto" w:fill="70AD47" w:themeFill="accent6"/>
      </w:pPr>
      <w:r>
        <w:t>Window {</w:t>
      </w:r>
    </w:p>
    <w:p w14:paraId="5629677F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D745C90" w14:textId="77777777" w:rsidR="00C508E9" w:rsidRDefault="00C508E9" w:rsidP="0063072C">
      <w:pPr>
        <w:shd w:val="clear" w:color="auto" w:fill="70AD47" w:themeFill="accent6"/>
      </w:pPr>
      <w:r>
        <w:tab/>
        <w:t>width: 400</w:t>
      </w:r>
    </w:p>
    <w:p w14:paraId="440FC998" w14:textId="77777777" w:rsidR="00C508E9" w:rsidRDefault="00C508E9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CB5986C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4DA536A8" w14:textId="6EB4CE98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562EB98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9912CF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3177CCCA" w14:textId="77777777" w:rsidR="00C508E9" w:rsidRDefault="00C508E9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5BF823EB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5986D399" w14:textId="29668D3D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24707DA2" w14:textId="5E4525EA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A907CA8" w14:textId="77777777" w:rsidR="00C508E9" w:rsidRDefault="00C508E9" w:rsidP="0063072C">
      <w:pPr>
        <w:shd w:val="clear" w:color="auto" w:fill="70AD47" w:themeFill="accent6"/>
      </w:pPr>
      <w:r>
        <w:tab/>
      </w:r>
    </w:p>
    <w:p w14:paraId="640AF379" w14:textId="77777777" w:rsidR="00C508E9" w:rsidRDefault="00C508E9" w:rsidP="0063072C">
      <w:pPr>
        <w:shd w:val="clear" w:color="auto" w:fill="70AD47" w:themeFill="accent6"/>
      </w:pPr>
      <w:r>
        <w:tab/>
        <w:t>Slider {</w:t>
      </w:r>
    </w:p>
    <w:p w14:paraId="132B5CE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slider</w:t>
      </w:r>
    </w:p>
    <w:p w14:paraId="0196B0C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x: 10</w:t>
      </w:r>
    </w:p>
    <w:p w14:paraId="0D088D0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y: 70</w:t>
      </w:r>
    </w:p>
    <w:p w14:paraId="1C15F02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10AABB29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00DACB75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4BC0222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from: 0</w:t>
      </w:r>
    </w:p>
    <w:p w14:paraId="01417703" w14:textId="46116CCD" w:rsidR="00C508E9" w:rsidRDefault="00C508E9" w:rsidP="0063072C">
      <w:pPr>
        <w:shd w:val="clear" w:color="auto" w:fill="70AD47" w:themeFill="accent6"/>
      </w:pPr>
      <w:r>
        <w:tab/>
      </w:r>
      <w:r>
        <w:tab/>
        <w:t>to: 100</w:t>
      </w:r>
      <w:r>
        <w:tab/>
      </w:r>
    </w:p>
    <w:p w14:paraId="7CE00892" w14:textId="7880946F" w:rsidR="00C508E9" w:rsidRDefault="00C508E9" w:rsidP="0063072C">
      <w:pPr>
        <w:shd w:val="clear" w:color="auto" w:fill="70AD47" w:themeFill="accent6"/>
      </w:pPr>
      <w:r>
        <w:tab/>
        <w:t>}</w:t>
      </w:r>
    </w:p>
    <w:p w14:paraId="39B5BB88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BE818DE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620EA28F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67F44B4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3B7B97CA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0F7AF78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B76B30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</w:t>
      </w:r>
      <w:proofErr w:type="spellStart"/>
      <w:r>
        <w:t>slider.value</w:t>
      </w:r>
      <w:proofErr w:type="spellEnd"/>
      <w:r>
        <w:t>)</w:t>
      </w:r>
    </w:p>
    <w:p w14:paraId="29505F7E" w14:textId="0A3DB186" w:rsidR="00C508E9" w:rsidRDefault="00C508E9" w:rsidP="0063072C">
      <w:pPr>
        <w:shd w:val="clear" w:color="auto" w:fill="70AD47" w:themeFill="accent6"/>
      </w:pPr>
      <w:r>
        <w:lastRenderedPageBreak/>
        <w:tab/>
      </w:r>
      <w:r>
        <w:tab/>
        <w:t>}</w:t>
      </w:r>
      <w:r>
        <w:tab/>
      </w:r>
    </w:p>
    <w:p w14:paraId="3A221274" w14:textId="11CA4408" w:rsidR="00C508E9" w:rsidRDefault="00C508E9" w:rsidP="0063072C">
      <w:pPr>
        <w:shd w:val="clear" w:color="auto" w:fill="70AD47" w:themeFill="accent6"/>
      </w:pPr>
      <w:r>
        <w:tab/>
        <w:t>}</w:t>
      </w:r>
    </w:p>
    <w:p w14:paraId="06EEDD78" w14:textId="77CB5A16" w:rsidR="00BE58DA" w:rsidRDefault="00C508E9" w:rsidP="0068425A">
      <w:pPr>
        <w:shd w:val="clear" w:color="auto" w:fill="70AD47" w:themeFill="accent6"/>
      </w:pPr>
      <w:r>
        <w:t>}</w:t>
      </w:r>
    </w:p>
    <w:p w14:paraId="14B30616" w14:textId="77777777" w:rsidR="00BE58DA" w:rsidRDefault="00BE58DA" w:rsidP="00BE58DA">
      <w:pPr>
        <w:pStyle w:val="Heading2"/>
      </w:pPr>
      <w:bookmarkStart w:id="47" w:name="_Toc124263801"/>
      <w:r>
        <w:t>Customize</w:t>
      </w:r>
      <w:bookmarkEnd w:id="47"/>
    </w:p>
    <w:p w14:paraId="32FD2407" w14:textId="6BC3D7D0" w:rsidR="00BE58DA" w:rsidRDefault="00BE58DA" w:rsidP="00BE58DA">
      <w:pPr>
        <w:pStyle w:val="Heading3"/>
      </w:pPr>
      <w:bookmarkStart w:id="48" w:name="_Toc124263802"/>
      <w:r>
        <w:t>Program Ladder</w:t>
      </w:r>
      <w:bookmarkEnd w:id="48"/>
    </w:p>
    <w:p w14:paraId="533B26FF" w14:textId="18026F93" w:rsidR="00490DB2" w:rsidRPr="00490DB2" w:rsidRDefault="00490DB2" w:rsidP="00490DB2">
      <w:r w:rsidRPr="00490DB2">
        <w:rPr>
          <w:noProof/>
        </w:rPr>
        <w:drawing>
          <wp:inline distT="0" distB="0" distL="0" distR="0" wp14:anchorId="307F2B8D" wp14:editId="5C115083">
            <wp:extent cx="5943600" cy="1667510"/>
            <wp:effectExtent l="0" t="0" r="0" b="8890"/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BF690" w14:textId="06879E59" w:rsidR="00BE58DA" w:rsidRDefault="00BE58DA" w:rsidP="00BE58DA">
      <w:pPr>
        <w:pStyle w:val="Heading3"/>
      </w:pPr>
      <w:bookmarkStart w:id="49" w:name="_Toc124263803"/>
      <w:r>
        <w:t>Program Python</w:t>
      </w:r>
      <w:bookmarkEnd w:id="49"/>
    </w:p>
    <w:p w14:paraId="1BD26625" w14:textId="71A55A8D" w:rsidR="00DF213B" w:rsidRDefault="00DF213B" w:rsidP="00DF213B"/>
    <w:p w14:paraId="7B3E0E5E" w14:textId="77777777" w:rsidR="00DF213B" w:rsidRDefault="00DF213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6BA326C" w14:textId="77777777" w:rsidR="00DF213B" w:rsidRDefault="00DF213B" w:rsidP="0063072C">
      <w:pPr>
        <w:shd w:val="clear" w:color="auto" w:fill="1F3864" w:themeFill="accent1" w:themeFillShade="80"/>
      </w:pPr>
    </w:p>
    <w:p w14:paraId="002D1FE5" w14:textId="77777777" w:rsidR="00DF213B" w:rsidRDefault="00DF213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2D52AE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BC9C9C9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74EED73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9F82EEB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112CB48E" w14:textId="77777777" w:rsidR="00DF213B" w:rsidRDefault="00DF213B" w:rsidP="0063072C">
      <w:pPr>
        <w:shd w:val="clear" w:color="auto" w:fill="1F3864" w:themeFill="accent1" w:themeFillShade="80"/>
      </w:pPr>
      <w:r>
        <w:t>from PyQt5.QtWidgets import *</w:t>
      </w:r>
    </w:p>
    <w:p w14:paraId="7B17747D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DDCD57F" w14:textId="77777777" w:rsidR="00DF213B" w:rsidRDefault="00DF213B" w:rsidP="0063072C">
      <w:pPr>
        <w:shd w:val="clear" w:color="auto" w:fill="1F3864" w:themeFill="accent1" w:themeFillShade="80"/>
      </w:pPr>
      <w:r>
        <w:t>import sys</w:t>
      </w:r>
    </w:p>
    <w:p w14:paraId="2BF74D2B" w14:textId="77777777" w:rsidR="00DF213B" w:rsidRDefault="00DF213B" w:rsidP="0063072C">
      <w:pPr>
        <w:shd w:val="clear" w:color="auto" w:fill="1F3864" w:themeFill="accent1" w:themeFillShade="80"/>
      </w:pPr>
      <w:r>
        <w:t>import threading</w:t>
      </w:r>
    </w:p>
    <w:p w14:paraId="495830E7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758F64B" w14:textId="77777777" w:rsidR="00DF213B" w:rsidRDefault="00DF213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AED7610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2D6FCF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CB419B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444BC7A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A37AF75" w14:textId="77777777" w:rsidR="00DF213B" w:rsidRDefault="00DF213B" w:rsidP="0063072C">
      <w:pPr>
        <w:shd w:val="clear" w:color="auto" w:fill="1F3864" w:themeFill="accent1" w:themeFillShade="80"/>
      </w:pPr>
      <w:r>
        <w:t>import serial</w:t>
      </w:r>
    </w:p>
    <w:p w14:paraId="3552E828" w14:textId="77777777" w:rsidR="00DF213B" w:rsidRDefault="00DF213B" w:rsidP="0063072C">
      <w:pPr>
        <w:shd w:val="clear" w:color="auto" w:fill="1F3864" w:themeFill="accent1" w:themeFillShade="80"/>
      </w:pPr>
      <w:r>
        <w:t>import time</w:t>
      </w:r>
    </w:p>
    <w:p w14:paraId="48A11967" w14:textId="77777777" w:rsidR="00DF213B" w:rsidRDefault="00DF213B" w:rsidP="0063072C">
      <w:pPr>
        <w:shd w:val="clear" w:color="auto" w:fill="1F3864" w:themeFill="accent1" w:themeFillShade="80"/>
      </w:pPr>
      <w:r>
        <w:t>##########################################</w:t>
      </w:r>
    </w:p>
    <w:p w14:paraId="67585A35" w14:textId="77777777" w:rsidR="00DF213B" w:rsidRDefault="00DF213B" w:rsidP="0063072C">
      <w:pPr>
        <w:shd w:val="clear" w:color="auto" w:fill="1F3864" w:themeFill="accent1" w:themeFillShade="80"/>
      </w:pPr>
      <w:r>
        <w:t>slider = ""</w:t>
      </w:r>
    </w:p>
    <w:p w14:paraId="4389A2A2" w14:textId="77777777" w:rsidR="00DF213B" w:rsidRDefault="00DF213B" w:rsidP="0063072C">
      <w:pPr>
        <w:shd w:val="clear" w:color="auto" w:fill="1F3864" w:themeFill="accent1" w:themeFillShade="80"/>
      </w:pPr>
    </w:p>
    <w:p w14:paraId="1230F29A" w14:textId="77777777" w:rsidR="00DF213B" w:rsidRDefault="00DF213B" w:rsidP="0063072C">
      <w:pPr>
        <w:shd w:val="clear" w:color="auto" w:fill="1F3864" w:themeFill="accent1" w:themeFillShade="80"/>
      </w:pPr>
    </w:p>
    <w:p w14:paraId="7AD7B7F0" w14:textId="77777777" w:rsidR="00DF213B" w:rsidRDefault="00DF213B" w:rsidP="0063072C">
      <w:pPr>
        <w:shd w:val="clear" w:color="auto" w:fill="1F3864" w:themeFill="accent1" w:themeFillShade="80"/>
      </w:pPr>
    </w:p>
    <w:p w14:paraId="40B862A8" w14:textId="77777777" w:rsidR="00DF213B" w:rsidRDefault="00DF213B" w:rsidP="0063072C">
      <w:pPr>
        <w:shd w:val="clear" w:color="auto" w:fill="1F3864" w:themeFill="accent1" w:themeFillShade="80"/>
      </w:pPr>
    </w:p>
    <w:p w14:paraId="7CAD933B" w14:textId="77777777" w:rsidR="00DF213B" w:rsidRDefault="00DF213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9F63439" w14:textId="77777777" w:rsidR="00DF213B" w:rsidRDefault="00DF213B" w:rsidP="0063072C">
      <w:pPr>
        <w:shd w:val="clear" w:color="auto" w:fill="1F3864" w:themeFill="accent1" w:themeFillShade="80"/>
      </w:pPr>
    </w:p>
    <w:p w14:paraId="653E36DC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1ECB930E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02D5409A" w14:textId="77777777" w:rsidR="00DF213B" w:rsidRDefault="00DF213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4A1C167B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29751E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2E57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6E731C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E6CE779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F8DA8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FE386FE" w14:textId="77777777" w:rsidR="00DF213B" w:rsidRDefault="00DF213B" w:rsidP="0063072C">
      <w:pPr>
        <w:shd w:val="clear" w:color="auto" w:fill="1F3864" w:themeFill="accent1" w:themeFillShade="80"/>
      </w:pPr>
      <w:r>
        <w:t xml:space="preserve">    else:</w:t>
      </w:r>
    </w:p>
    <w:p w14:paraId="46BE88FA" w14:textId="77777777" w:rsidR="00DF213B" w:rsidRDefault="00DF213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99BC55" w14:textId="77777777" w:rsidR="00DF213B" w:rsidRDefault="00DF213B" w:rsidP="0063072C">
      <w:pPr>
        <w:shd w:val="clear" w:color="auto" w:fill="1F3864" w:themeFill="accent1" w:themeFillShade="80"/>
      </w:pPr>
    </w:p>
    <w:p w14:paraId="22DAD6BB" w14:textId="77777777" w:rsidR="00DF213B" w:rsidRDefault="00DF213B" w:rsidP="0063072C">
      <w:pPr>
        <w:shd w:val="clear" w:color="auto" w:fill="1F3864" w:themeFill="accent1" w:themeFillShade="80"/>
      </w:pPr>
      <w:r>
        <w:t xml:space="preserve">    result = []</w:t>
      </w:r>
    </w:p>
    <w:p w14:paraId="406C9335" w14:textId="77777777" w:rsidR="00DF213B" w:rsidRDefault="00DF213B" w:rsidP="0063072C">
      <w:pPr>
        <w:shd w:val="clear" w:color="auto" w:fill="1F3864" w:themeFill="accent1" w:themeFillShade="80"/>
      </w:pPr>
      <w:r>
        <w:t xml:space="preserve">    for port in ports:</w:t>
      </w:r>
    </w:p>
    <w:p w14:paraId="205838D7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738948C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4B8D3E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1A5286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80B7372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1A58C4A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5A7C9474" w14:textId="77777777" w:rsidR="00DF213B" w:rsidRDefault="00DF213B" w:rsidP="0063072C">
      <w:pPr>
        <w:shd w:val="clear" w:color="auto" w:fill="1F3864" w:themeFill="accent1" w:themeFillShade="80"/>
      </w:pPr>
      <w:r>
        <w:t xml:space="preserve">    return result</w:t>
      </w:r>
    </w:p>
    <w:p w14:paraId="78580DEA" w14:textId="77777777" w:rsidR="00DF213B" w:rsidRDefault="00DF213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51AB9CD" w14:textId="77777777" w:rsidR="00DF213B" w:rsidRDefault="00DF213B" w:rsidP="0063072C">
      <w:pPr>
        <w:shd w:val="clear" w:color="auto" w:fill="1F3864" w:themeFill="accent1" w:themeFillShade="80"/>
      </w:pPr>
    </w:p>
    <w:p w14:paraId="4D56C79C" w14:textId="77777777" w:rsidR="00DF213B" w:rsidRDefault="00DF213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15349938" w14:textId="77777777" w:rsidR="00DF213B" w:rsidRDefault="00DF213B" w:rsidP="0063072C">
      <w:pPr>
        <w:shd w:val="clear" w:color="auto" w:fill="1F3864" w:themeFill="accent1" w:themeFillShade="80"/>
      </w:pPr>
    </w:p>
    <w:p w14:paraId="1DE6C240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8B6E0F9" w14:textId="77777777" w:rsidR="00DF213B" w:rsidRDefault="00DF213B" w:rsidP="0063072C">
      <w:pPr>
        <w:shd w:val="clear" w:color="auto" w:fill="1F3864" w:themeFill="accent1" w:themeFillShade="80"/>
      </w:pPr>
    </w:p>
    <w:p w14:paraId="5AE1947C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B0A45B2" w14:textId="77777777" w:rsidR="00DF213B" w:rsidRDefault="00DF213B" w:rsidP="0063072C">
      <w:pPr>
        <w:shd w:val="clear" w:color="auto" w:fill="1F3864" w:themeFill="accent1" w:themeFillShade="80"/>
      </w:pPr>
    </w:p>
    <w:p w14:paraId="74207FAC" w14:textId="77777777" w:rsidR="00DF213B" w:rsidRDefault="00DF213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DCEEAAA" w14:textId="77777777" w:rsidR="00DF213B" w:rsidRDefault="00DF213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260D34EE" w14:textId="77777777" w:rsidR="00DF213B" w:rsidRDefault="00DF213B" w:rsidP="0063072C">
      <w:pPr>
        <w:shd w:val="clear" w:color="auto" w:fill="1F3864" w:themeFill="accent1" w:themeFillShade="80"/>
      </w:pPr>
    </w:p>
    <w:p w14:paraId="63B458A3" w14:textId="77777777" w:rsidR="00DF213B" w:rsidRDefault="00DF213B" w:rsidP="0063072C">
      <w:pPr>
        <w:shd w:val="clear" w:color="auto" w:fill="1F3864" w:themeFill="accent1" w:themeFillShade="80"/>
      </w:pPr>
    </w:p>
    <w:p w14:paraId="18B95EAD" w14:textId="77777777" w:rsidR="00DF213B" w:rsidRDefault="00DF213B" w:rsidP="0063072C">
      <w:pPr>
        <w:shd w:val="clear" w:color="auto" w:fill="1F3864" w:themeFill="accent1" w:themeFillShade="80"/>
      </w:pPr>
    </w:p>
    <w:p w14:paraId="1A71D72F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C58F2BA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B649C72" w14:textId="77777777" w:rsidR="00DF213B" w:rsidRDefault="00DF213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DD270D7" w14:textId="77777777" w:rsidR="00DF213B" w:rsidRDefault="00DF213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0D3FE77D" w14:textId="77777777" w:rsidR="00DF213B" w:rsidRDefault="00DF213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A051C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C6EB91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0EC00AEA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86F7F22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86D2A2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EF7A656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3DB50E9A" w14:textId="77777777" w:rsidR="00DF213B" w:rsidRDefault="00DF213B" w:rsidP="0063072C">
      <w:pPr>
        <w:shd w:val="clear" w:color="auto" w:fill="1F3864" w:themeFill="accent1" w:themeFillShade="80"/>
      </w:pPr>
      <w:r>
        <w:t xml:space="preserve">    @pyqtSlot(int)</w:t>
      </w:r>
    </w:p>
    <w:p w14:paraId="65FE1038" w14:textId="77777777" w:rsidR="00DF213B" w:rsidRDefault="00DF213B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EC13239" w14:textId="77777777" w:rsidR="00DF213B" w:rsidRDefault="00DF213B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4B0948B" w14:textId="77777777" w:rsidR="00DF213B" w:rsidRDefault="00DF213B" w:rsidP="0063072C">
      <w:pPr>
        <w:shd w:val="clear" w:color="auto" w:fill="1F3864" w:themeFill="accent1" w:themeFillShade="80"/>
      </w:pPr>
      <w:r>
        <w:t xml:space="preserve">        global slider</w:t>
      </w:r>
    </w:p>
    <w:p w14:paraId="753F582F" w14:textId="77777777" w:rsidR="00DF213B" w:rsidRDefault="00DF213B" w:rsidP="0063072C">
      <w:pPr>
        <w:shd w:val="clear" w:color="auto" w:fill="1F3864" w:themeFill="accent1" w:themeFillShade="80"/>
      </w:pPr>
      <w:r>
        <w:t xml:space="preserve">        slider = message</w:t>
      </w:r>
    </w:p>
    <w:p w14:paraId="1A26EC0D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3A74A1" w14:textId="77777777" w:rsidR="00DF213B" w:rsidRDefault="00DF213B" w:rsidP="0063072C">
      <w:pPr>
        <w:shd w:val="clear" w:color="auto" w:fill="1F3864" w:themeFill="accent1" w:themeFillShade="80"/>
      </w:pPr>
    </w:p>
    <w:p w14:paraId="77993062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AE20F05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request</w:t>
      </w:r>
    </w:p>
    <w:p w14:paraId="5D67108D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5F2D3FA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analog</w:t>
      </w:r>
    </w:p>
    <w:p w14:paraId="5FBB0718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50C056D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938FB0A" w14:textId="77777777" w:rsidR="00DF213B" w:rsidRDefault="00DF213B" w:rsidP="0063072C">
      <w:pPr>
        <w:shd w:val="clear" w:color="auto" w:fill="1F3864" w:themeFill="accent1" w:themeFillShade="80"/>
      </w:pPr>
      <w:r>
        <w:t xml:space="preserve">    while True:</w:t>
      </w:r>
    </w:p>
    <w:p w14:paraId="7A03A3AB" w14:textId="77777777" w:rsidR="00DF213B" w:rsidRDefault="00DF213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78AACCAE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4B7B2F43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4FD10783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211A1531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00ABC229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</w:p>
    <w:p w14:paraId="58444BB3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:</w:t>
      </w:r>
    </w:p>
    <w:p w14:paraId="4F1903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0DAF97A9" w14:textId="77777777" w:rsidR="00DF213B" w:rsidRDefault="00DF213B" w:rsidP="0063072C">
      <w:pPr>
        <w:shd w:val="clear" w:color="auto" w:fill="1F3864" w:themeFill="accent1" w:themeFillShade="80"/>
      </w:pPr>
    </w:p>
    <w:p w14:paraId="2459F9A0" w14:textId="77777777" w:rsidR="00DF213B" w:rsidRDefault="00DF213B" w:rsidP="0063072C">
      <w:pPr>
        <w:shd w:val="clear" w:color="auto" w:fill="1F3864" w:themeFill="accent1" w:themeFillShade="80"/>
      </w:pPr>
    </w:p>
    <w:p w14:paraId="2ACA30B0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9BAA74E" w14:textId="77777777" w:rsidR="00DF213B" w:rsidRDefault="00DF213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B12D3B" w14:textId="77777777" w:rsidR="00DF213B" w:rsidRDefault="00DF213B" w:rsidP="0063072C">
      <w:pPr>
        <w:shd w:val="clear" w:color="auto" w:fill="1F3864" w:themeFill="accent1" w:themeFillShade="80"/>
      </w:pPr>
      <w:r>
        <w:t>if __name__ == "__main__":</w:t>
      </w:r>
    </w:p>
    <w:p w14:paraId="40211EB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1A4ADCB" w14:textId="77777777" w:rsidR="00DF213B" w:rsidRDefault="00DF213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5AC37FD" w14:textId="77777777" w:rsidR="00DF213B" w:rsidRDefault="00DF213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AECA653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3B58795" w14:textId="77777777" w:rsidR="00DF213B" w:rsidRDefault="00DF213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61F3944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6E4D340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6F8FCD81" w14:textId="3389074E" w:rsidR="00DF213B" w:rsidRP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0EB9DE" w14:textId="77777777" w:rsidR="00BE58DA" w:rsidRPr="00DC57E3" w:rsidRDefault="00BE58DA" w:rsidP="00BE58DA">
      <w:pPr>
        <w:pStyle w:val="Heading3"/>
      </w:pPr>
      <w:bookmarkStart w:id="50" w:name="_Toc124263804"/>
      <w:r>
        <w:t>Program QML</w:t>
      </w:r>
      <w:bookmarkEnd w:id="50"/>
    </w:p>
    <w:p w14:paraId="72E3562B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66DB0A7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091EA20E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773BAD14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76BC8BC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D00A081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C1A1DEC" w14:textId="77777777" w:rsidR="00965DAC" w:rsidRDefault="00965DAC" w:rsidP="0063072C">
      <w:pPr>
        <w:shd w:val="clear" w:color="auto" w:fill="70AD47" w:themeFill="accent6"/>
      </w:pPr>
      <w:r>
        <w:t>import "controls"</w:t>
      </w:r>
    </w:p>
    <w:p w14:paraId="40FAD541" w14:textId="77777777" w:rsidR="00965DAC" w:rsidRDefault="00965DAC" w:rsidP="0063072C">
      <w:pPr>
        <w:shd w:val="clear" w:color="auto" w:fill="70AD47" w:themeFill="accent6"/>
      </w:pPr>
    </w:p>
    <w:p w14:paraId="71D3F574" w14:textId="77777777" w:rsidR="00965DAC" w:rsidRDefault="00965DAC" w:rsidP="0063072C">
      <w:pPr>
        <w:shd w:val="clear" w:color="auto" w:fill="70AD47" w:themeFill="accent6"/>
      </w:pPr>
    </w:p>
    <w:p w14:paraId="6B7C50FC" w14:textId="77777777" w:rsidR="00965DAC" w:rsidRDefault="00965DAC" w:rsidP="0063072C">
      <w:pPr>
        <w:shd w:val="clear" w:color="auto" w:fill="70AD47" w:themeFill="accent6"/>
      </w:pPr>
      <w:r>
        <w:t>Window {</w:t>
      </w:r>
    </w:p>
    <w:p w14:paraId="1B3BB87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5D20ED92" w14:textId="77777777" w:rsidR="00965DAC" w:rsidRDefault="00965DAC" w:rsidP="0063072C">
      <w:pPr>
        <w:shd w:val="clear" w:color="auto" w:fill="70AD47" w:themeFill="accent6"/>
      </w:pPr>
      <w:r>
        <w:tab/>
        <w:t>width: 400</w:t>
      </w:r>
    </w:p>
    <w:p w14:paraId="5346DE4B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60CABE6F" w14:textId="77777777" w:rsidR="00965DAC" w:rsidRDefault="00965DAC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5CF88456" w14:textId="4F4BF042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44F9B32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A5BC0A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6CFBAC4C" w14:textId="77777777" w:rsidR="00965DAC" w:rsidRDefault="00965DAC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E0DDEB1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4524E22D" w14:textId="2F4CEDF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3305A2D4" w14:textId="3551FC5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A44679E" w14:textId="77777777" w:rsidR="00965DAC" w:rsidRDefault="00965DAC" w:rsidP="0063072C">
      <w:pPr>
        <w:shd w:val="clear" w:color="auto" w:fill="70AD47" w:themeFill="accent6"/>
      </w:pPr>
      <w:r>
        <w:tab/>
      </w:r>
    </w:p>
    <w:p w14:paraId="2D4818FA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41F2FCF9" w14:textId="77777777" w:rsidR="00965DAC" w:rsidRDefault="00965DAC" w:rsidP="0063072C">
      <w:pPr>
        <w:shd w:val="clear" w:color="auto" w:fill="70AD47" w:themeFill="accent6"/>
      </w:pPr>
      <w:r>
        <w:t xml:space="preserve">                id: gauge</w:t>
      </w:r>
    </w:p>
    <w:p w14:paraId="21DFA13E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1B3997A0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0B7A8F46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77D7221B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1344500F" w14:textId="77777777" w:rsidR="00965DAC" w:rsidRDefault="00965DAC" w:rsidP="0063072C">
      <w:pPr>
        <w:shd w:val="clear" w:color="auto" w:fill="70AD47" w:themeFill="accent6"/>
      </w:pPr>
    </w:p>
    <w:p w14:paraId="3EC018CE" w14:textId="77777777" w:rsidR="00965DAC" w:rsidRDefault="00965DAC" w:rsidP="0063072C">
      <w:pPr>
        <w:shd w:val="clear" w:color="auto" w:fill="70AD47" w:themeFill="accent6"/>
      </w:pPr>
      <w:r>
        <w:t xml:space="preserve">                interactive: true</w:t>
      </w:r>
    </w:p>
    <w:p w14:paraId="6A846A01" w14:textId="77777777" w:rsidR="00965DAC" w:rsidRDefault="00965DAC" w:rsidP="0063072C">
      <w:pPr>
        <w:shd w:val="clear" w:color="auto" w:fill="70AD47" w:themeFill="accent6"/>
      </w:pPr>
      <w:r>
        <w:t xml:space="preserve">                value: 0//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74E39A07" w14:textId="70428878" w:rsidR="00965DAC" w:rsidRDefault="00965DAC" w:rsidP="0063072C">
      <w:pPr>
        <w:shd w:val="clear" w:color="auto" w:fill="70AD47" w:themeFill="accent6"/>
      </w:pPr>
      <w:r>
        <w:tab/>
      </w:r>
      <w:r w:rsidR="0068425A">
        <w:t xml:space="preserve">   </w:t>
      </w:r>
      <w:proofErr w:type="spellStart"/>
      <w:r>
        <w:t>minValue</w:t>
      </w:r>
      <w:proofErr w:type="spellEnd"/>
      <w:r>
        <w:t>: 0</w:t>
      </w:r>
    </w:p>
    <w:p w14:paraId="5A98ED6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37D9B4EF" w14:textId="77777777" w:rsidR="00965DAC" w:rsidRDefault="00965DAC" w:rsidP="0063072C">
      <w:pPr>
        <w:shd w:val="clear" w:color="auto" w:fill="70AD47" w:themeFill="accent6"/>
      </w:pPr>
    </w:p>
    <w:p w14:paraId="35FF0719" w14:textId="77777777" w:rsidR="00965DAC" w:rsidRDefault="00965DAC" w:rsidP="0063072C">
      <w:pPr>
        <w:shd w:val="clear" w:color="auto" w:fill="70AD47" w:themeFill="accent6"/>
      </w:pPr>
      <w:r>
        <w:t xml:space="preserve">                Repeater {</w:t>
      </w:r>
    </w:p>
    <w:p w14:paraId="49F8CB65" w14:textId="437A5855" w:rsidR="00965DAC" w:rsidRDefault="00965DAC" w:rsidP="0063072C">
      <w:pPr>
        <w:shd w:val="clear" w:color="auto" w:fill="70AD47" w:themeFill="accent6"/>
      </w:pPr>
      <w:r>
        <w:t xml:space="preserve">                    model: 72</w:t>
      </w:r>
    </w:p>
    <w:p w14:paraId="689FB070" w14:textId="77777777" w:rsidR="00965DAC" w:rsidRDefault="00965DAC" w:rsidP="0063072C">
      <w:pPr>
        <w:shd w:val="clear" w:color="auto" w:fill="70AD47" w:themeFill="accent6"/>
      </w:pPr>
      <w:r>
        <w:t xml:space="preserve">                    Rectangle {</w:t>
      </w:r>
    </w:p>
    <w:p w14:paraId="5140B538" w14:textId="77777777" w:rsidR="00965DAC" w:rsidRDefault="00965DAC" w:rsidP="0063072C">
      <w:pPr>
        <w:shd w:val="clear" w:color="auto" w:fill="70AD47" w:themeFill="accent6"/>
      </w:pPr>
      <w:r>
        <w:t xml:space="preserve">                        id: indicator</w:t>
      </w:r>
    </w:p>
    <w:p w14:paraId="3A74FAD6" w14:textId="77777777" w:rsidR="00965DAC" w:rsidRDefault="00965DAC" w:rsidP="0063072C">
      <w:pPr>
        <w:shd w:val="clear" w:color="auto" w:fill="70AD47" w:themeFill="accent6"/>
      </w:pPr>
      <w:r>
        <w:t xml:space="preserve">                        width: 5</w:t>
      </w:r>
    </w:p>
    <w:p w14:paraId="34C7C73F" w14:textId="77777777" w:rsidR="00965DAC" w:rsidRDefault="00965DAC" w:rsidP="0063072C">
      <w:pPr>
        <w:shd w:val="clear" w:color="auto" w:fill="70AD47" w:themeFill="accent6"/>
      </w:pPr>
      <w:r>
        <w:t xml:space="preserve">                        height: 20</w:t>
      </w:r>
    </w:p>
    <w:p w14:paraId="6F339E1D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    radius: width / 2</w:t>
      </w:r>
    </w:p>
    <w:p w14:paraId="2A45C3C2" w14:textId="77777777" w:rsidR="00965DAC" w:rsidRDefault="00965DAC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5173C1D1" w14:textId="77777777" w:rsidR="00965DAC" w:rsidRDefault="00965DAC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60DF4EAF" w14:textId="77777777" w:rsidR="00965DAC" w:rsidRDefault="00965DAC" w:rsidP="0063072C">
      <w:pPr>
        <w:shd w:val="clear" w:color="auto" w:fill="70AD47" w:themeFill="accent6"/>
      </w:pPr>
      <w:r>
        <w:t xml:space="preserve">                        transform: [</w:t>
      </w:r>
    </w:p>
    <w:p w14:paraId="71DA6EA8" w14:textId="77777777" w:rsidR="00965DAC" w:rsidRDefault="00965DAC" w:rsidP="0063072C">
      <w:pPr>
        <w:shd w:val="clear" w:color="auto" w:fill="70AD47" w:themeFill="accent6"/>
      </w:pPr>
      <w:r>
        <w:t xml:space="preserve">                            Translate {</w:t>
      </w:r>
    </w:p>
    <w:p w14:paraId="63D41020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597B8772" w14:textId="77777777" w:rsidR="00965DAC" w:rsidRDefault="00965DAC" w:rsidP="0063072C">
      <w:pPr>
        <w:shd w:val="clear" w:color="auto" w:fill="70AD47" w:themeFill="accent6"/>
      </w:pPr>
      <w:r>
        <w:t xml:space="preserve">                            },</w:t>
      </w:r>
    </w:p>
    <w:p w14:paraId="730808DC" w14:textId="77777777" w:rsidR="00965DAC" w:rsidRDefault="00965DAC" w:rsidP="0063072C">
      <w:pPr>
        <w:shd w:val="clear" w:color="auto" w:fill="70AD47" w:themeFill="accent6"/>
      </w:pPr>
      <w:r>
        <w:t xml:space="preserve">                            Rotation {</w:t>
      </w:r>
    </w:p>
    <w:p w14:paraId="1648E812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05FBAFAB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238EDE48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3AF23B9C" w14:textId="77777777" w:rsidR="00965DAC" w:rsidRDefault="00965DAC" w:rsidP="0063072C">
      <w:pPr>
        <w:shd w:val="clear" w:color="auto" w:fill="70AD47" w:themeFill="accent6"/>
      </w:pPr>
      <w:r>
        <w:t xml:space="preserve">                            }</w:t>
      </w:r>
    </w:p>
    <w:p w14:paraId="52637850" w14:textId="77777777" w:rsidR="009C055E" w:rsidRDefault="00965DAC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</w:p>
    <w:p w14:paraId="11190E97" w14:textId="4AD2A3C7" w:rsidR="00965DAC" w:rsidRDefault="00965DAC" w:rsidP="0063072C">
      <w:pPr>
        <w:shd w:val="clear" w:color="auto" w:fill="70AD47" w:themeFill="accent6"/>
      </w:pPr>
      <w:r>
        <w:tab/>
        <w:t>}</w:t>
      </w:r>
    </w:p>
    <w:p w14:paraId="095166AA" w14:textId="75749173" w:rsidR="00965DAC" w:rsidRDefault="00965DAC" w:rsidP="0063072C">
      <w:pPr>
        <w:shd w:val="clear" w:color="auto" w:fill="70AD47" w:themeFill="accent6"/>
      </w:pPr>
      <w:r>
        <w:t xml:space="preserve">             }</w:t>
      </w:r>
    </w:p>
    <w:p w14:paraId="12DC36E4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53285F9" w14:textId="4075044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ext{</w:t>
      </w:r>
      <w:proofErr w:type="gramEnd"/>
    </w:p>
    <w:p w14:paraId="1E4A5D54" w14:textId="1CD3D341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25EB1803" w14:textId="3C552A85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47050348" w14:textId="02A2C1FF" w:rsidR="00965DAC" w:rsidRDefault="00965DAC" w:rsidP="009C055E">
      <w:pPr>
        <w:shd w:val="clear" w:color="auto" w:fill="70AD47" w:themeFill="accent6"/>
        <w:ind w:firstLine="720"/>
      </w:pP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265BB2FB" w14:textId="76EAB15A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35294757" w14:textId="77777777" w:rsidR="009C055E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white"</w:t>
      </w:r>
    </w:p>
    <w:p w14:paraId="735694E2" w14:textId="0CAFBC6F" w:rsidR="00965DAC" w:rsidRDefault="00965DAC" w:rsidP="0063072C">
      <w:pPr>
        <w:shd w:val="clear" w:color="auto" w:fill="70AD47" w:themeFill="accent6"/>
      </w:pPr>
      <w:r>
        <w:tab/>
        <w:t>}</w:t>
      </w:r>
    </w:p>
    <w:p w14:paraId="5B9A8D66" w14:textId="77777777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451DEE8D" w14:textId="21D2A2FF" w:rsidR="00965DAC" w:rsidRDefault="00965DAC" w:rsidP="0063072C">
      <w:pPr>
        <w:shd w:val="clear" w:color="auto" w:fill="70AD47" w:themeFill="accent6"/>
      </w:pPr>
    </w:p>
    <w:p w14:paraId="28557A6E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72469451" w14:textId="77777777" w:rsidR="00965DAC" w:rsidRDefault="00965DAC" w:rsidP="0063072C">
      <w:pPr>
        <w:shd w:val="clear" w:color="auto" w:fill="70AD47" w:themeFill="accent6"/>
      </w:pPr>
      <w:r>
        <w:t xml:space="preserve">                id: gauge2</w:t>
      </w:r>
    </w:p>
    <w:p w14:paraId="18B4D6C6" w14:textId="379493CE" w:rsidR="00965DAC" w:rsidRDefault="00965DAC" w:rsidP="0063072C">
      <w:pPr>
        <w:shd w:val="clear" w:color="auto" w:fill="70AD47" w:themeFill="accent6"/>
      </w:pPr>
      <w:r>
        <w:lastRenderedPageBreak/>
        <w:tab/>
      </w:r>
      <w:r w:rsidR="004A66D1">
        <w:t xml:space="preserve">   </w:t>
      </w:r>
      <w:r>
        <w:t>x: 350</w:t>
      </w:r>
    </w:p>
    <w:p w14:paraId="6CA01A68" w14:textId="539A0F34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y: 0</w:t>
      </w:r>
    </w:p>
    <w:p w14:paraId="5521F5A0" w14:textId="77777777" w:rsidR="00965DAC" w:rsidRDefault="00965DAC" w:rsidP="0063072C">
      <w:pPr>
        <w:shd w:val="clear" w:color="auto" w:fill="70AD47" w:themeFill="accent6"/>
      </w:pPr>
      <w:r>
        <w:t xml:space="preserve">                value: 0//</w:t>
      </w:r>
      <w:proofErr w:type="spellStart"/>
      <w:r>
        <w:t>gauge.value</w:t>
      </w:r>
      <w:proofErr w:type="spellEnd"/>
    </w:p>
    <w:p w14:paraId="12D8E00E" w14:textId="77777777" w:rsidR="00965DAC" w:rsidRDefault="00965DAC" w:rsidP="0063072C">
      <w:pPr>
        <w:shd w:val="clear" w:color="auto" w:fill="70AD47" w:themeFill="accent6"/>
      </w:pPr>
      <w:r>
        <w:t xml:space="preserve"> 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25184644" w14:textId="069E2CF6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interactive: true</w:t>
      </w:r>
    </w:p>
    <w:p w14:paraId="2F4C55A0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1E7DBA70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58660FF6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startAngle</w:t>
      </w:r>
      <w:proofErr w:type="spellEnd"/>
      <w:r>
        <w:t>: 40</w:t>
      </w:r>
    </w:p>
    <w:p w14:paraId="5E7F2FD3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endAngle</w:t>
      </w:r>
      <w:proofErr w:type="spellEnd"/>
      <w:r>
        <w:t>: 320</w:t>
      </w:r>
    </w:p>
    <w:p w14:paraId="505A9B3A" w14:textId="77777777" w:rsidR="00965DAC" w:rsidRDefault="00965DAC" w:rsidP="0063072C">
      <w:pPr>
        <w:shd w:val="clear" w:color="auto" w:fill="70AD47" w:themeFill="accent6"/>
      </w:pPr>
      <w:r>
        <w:t xml:space="preserve">                rotation: 180</w:t>
      </w:r>
    </w:p>
    <w:p w14:paraId="3F01D74A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trackWidth</w:t>
      </w:r>
      <w:proofErr w:type="spellEnd"/>
      <w:r>
        <w:t>: 5</w:t>
      </w:r>
    </w:p>
    <w:p w14:paraId="44ACF5D8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Width</w:t>
      </w:r>
      <w:proofErr w:type="spellEnd"/>
      <w:r>
        <w:t>: 20</w:t>
      </w:r>
    </w:p>
    <w:p w14:paraId="3A602FA5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17108E0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71268301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6D7CA7FC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62455AAB" w14:textId="77777777" w:rsidR="00965DAC" w:rsidRDefault="00965DAC" w:rsidP="0063072C">
      <w:pPr>
        <w:shd w:val="clear" w:color="auto" w:fill="70AD47" w:themeFill="accent6"/>
      </w:pPr>
    </w:p>
    <w:p w14:paraId="19B43029" w14:textId="77777777" w:rsidR="00965DAC" w:rsidRDefault="00965DAC" w:rsidP="0063072C">
      <w:pPr>
        <w:shd w:val="clear" w:color="auto" w:fill="70AD47" w:themeFill="accent6"/>
      </w:pPr>
      <w:r>
        <w:t xml:space="preserve">                handle: Rectangle {</w:t>
      </w:r>
    </w:p>
    <w:p w14:paraId="30A846CC" w14:textId="77777777" w:rsidR="00965DAC" w:rsidRDefault="00965DAC" w:rsidP="0063072C">
      <w:pPr>
        <w:shd w:val="clear" w:color="auto" w:fill="70AD47" w:themeFill="accent6"/>
      </w:pPr>
      <w:r>
        <w:t xml:space="preserve">                    transform: Translate {</w:t>
      </w:r>
    </w:p>
    <w:p w14:paraId="42B0D8E6" w14:textId="77777777" w:rsidR="00965DAC" w:rsidRDefault="00965DAC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57DD2C3" w14:textId="77777777" w:rsidR="00965DAC" w:rsidRDefault="00965DAC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170B4933" w14:textId="77777777" w:rsidR="00965DAC" w:rsidRDefault="00965DAC" w:rsidP="0063072C">
      <w:pPr>
        <w:shd w:val="clear" w:color="auto" w:fill="70AD47" w:themeFill="accent6"/>
      </w:pPr>
      <w:r>
        <w:t xml:space="preserve">                    }</w:t>
      </w:r>
    </w:p>
    <w:p w14:paraId="2703F282" w14:textId="77777777" w:rsidR="00965DAC" w:rsidRDefault="00965DAC" w:rsidP="0063072C">
      <w:pPr>
        <w:shd w:val="clear" w:color="auto" w:fill="70AD47" w:themeFill="accent6"/>
      </w:pPr>
    </w:p>
    <w:p w14:paraId="5D7B3BEB" w14:textId="77777777" w:rsidR="00965DAC" w:rsidRDefault="00965DAC" w:rsidP="0063072C">
      <w:pPr>
        <w:shd w:val="clear" w:color="auto" w:fill="70AD47" w:themeFill="accent6"/>
      </w:pPr>
      <w:r>
        <w:t xml:space="preserve">                    width: 10</w:t>
      </w:r>
    </w:p>
    <w:p w14:paraId="5BB68647" w14:textId="77777777" w:rsidR="00965DAC" w:rsidRDefault="00965DAC" w:rsidP="0063072C">
      <w:pPr>
        <w:shd w:val="clear" w:color="auto" w:fill="70AD47" w:themeFill="accent6"/>
      </w:pPr>
      <w:r>
        <w:t xml:space="preserve">                    height: gauge2.height / 2</w:t>
      </w:r>
    </w:p>
    <w:p w14:paraId="044A3ED1" w14:textId="77777777" w:rsidR="00965DAC" w:rsidRDefault="00965DAC" w:rsidP="0063072C">
      <w:pPr>
        <w:shd w:val="clear" w:color="auto" w:fill="70AD47" w:themeFill="accent6"/>
      </w:pPr>
      <w:r>
        <w:t xml:space="preserve">                    color: "#05F26C"</w:t>
      </w:r>
    </w:p>
    <w:p w14:paraId="2F58966B" w14:textId="77777777" w:rsidR="00965DAC" w:rsidRDefault="00965DAC" w:rsidP="0063072C">
      <w:pPr>
        <w:shd w:val="clear" w:color="auto" w:fill="70AD47" w:themeFill="accent6"/>
      </w:pPr>
      <w:r>
        <w:t xml:space="preserve">                    radius: width / 2</w:t>
      </w:r>
    </w:p>
    <w:p w14:paraId="748F4D13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antialiasing: true</w:t>
      </w:r>
    </w:p>
    <w:p w14:paraId="388CD9AC" w14:textId="1C55310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0E877A6C" w14:textId="188E894D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326F129C" w14:textId="2F3607B2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6A29AC15" w14:textId="77777777" w:rsidR="00965DAC" w:rsidRDefault="00965DAC" w:rsidP="0063072C">
      <w:pPr>
        <w:shd w:val="clear" w:color="auto" w:fill="70AD47" w:themeFill="accent6"/>
      </w:pPr>
      <w:r>
        <w:t xml:space="preserve">                Text {</w:t>
      </w:r>
    </w:p>
    <w:p w14:paraId="5BBB916C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45C6B660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734F480E" w14:textId="77777777" w:rsidR="00965DAC" w:rsidRDefault="00965DAC" w:rsidP="0063072C">
      <w:pPr>
        <w:shd w:val="clear" w:color="auto" w:fill="70AD47" w:themeFill="accent6"/>
      </w:pPr>
      <w:r>
        <w:t xml:space="preserve">                    rotation: 180</w:t>
      </w:r>
    </w:p>
    <w:p w14:paraId="438C305B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7427E2DB" w14:textId="77777777" w:rsidR="00965DAC" w:rsidRDefault="00965DAC" w:rsidP="0063072C">
      <w:pPr>
        <w:shd w:val="clear" w:color="auto" w:fill="70AD47" w:themeFill="accent6"/>
      </w:pPr>
      <w:r>
        <w:t xml:space="preserve">                    color: "white"</w:t>
      </w:r>
    </w:p>
    <w:p w14:paraId="3936D68F" w14:textId="77777777" w:rsidR="00965DAC" w:rsidRDefault="00965DAC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07D1EE1D" w14:textId="4ACFEE9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1BA890ED" w14:textId="77777777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321D1294" w14:textId="3A09A6A3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205E882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59A8946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74913059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0F8B21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FD48AE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7E16707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D3A7C2B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gauge2.value)</w:t>
      </w:r>
    </w:p>
    <w:p w14:paraId="67BA449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gauge.value</w:t>
      </w:r>
      <w:proofErr w:type="spellEnd"/>
      <w:r>
        <w:t xml:space="preserve"> = 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6FE5BC20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}</w:t>
      </w:r>
    </w:p>
    <w:p w14:paraId="5B6F1A1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</w:p>
    <w:p w14:paraId="50482DE2" w14:textId="77777777" w:rsidR="00965DAC" w:rsidRDefault="00965DAC" w:rsidP="0063072C">
      <w:pPr>
        <w:shd w:val="clear" w:color="auto" w:fill="70AD47" w:themeFill="accent6"/>
      </w:pPr>
      <w:r>
        <w:tab/>
        <w:t>}</w:t>
      </w:r>
    </w:p>
    <w:p w14:paraId="7C150EEA" w14:textId="77777777" w:rsidR="00965DAC" w:rsidRDefault="00965DAC" w:rsidP="0063072C">
      <w:pPr>
        <w:shd w:val="clear" w:color="auto" w:fill="70AD47" w:themeFill="accent6"/>
      </w:pPr>
      <w:r>
        <w:tab/>
      </w:r>
    </w:p>
    <w:p w14:paraId="4EEA22B7" w14:textId="77777777" w:rsidR="00965DAC" w:rsidRDefault="00965DAC" w:rsidP="0063072C">
      <w:pPr>
        <w:shd w:val="clear" w:color="auto" w:fill="70AD47" w:themeFill="accent6"/>
      </w:pPr>
      <w:r>
        <w:tab/>
      </w:r>
    </w:p>
    <w:p w14:paraId="07429C21" w14:textId="77777777" w:rsidR="00965DAC" w:rsidRDefault="00965DAC" w:rsidP="0063072C">
      <w:pPr>
        <w:shd w:val="clear" w:color="auto" w:fill="70AD47" w:themeFill="accent6"/>
      </w:pPr>
      <w:r>
        <w:lastRenderedPageBreak/>
        <w:t>}</w:t>
      </w:r>
    </w:p>
    <w:p w14:paraId="346D0356" w14:textId="5525DB46" w:rsidR="00BE58DA" w:rsidRDefault="00BE58DA" w:rsidP="0063072C">
      <w:pPr>
        <w:shd w:val="clear" w:color="auto" w:fill="70AD47" w:themeFill="accent6"/>
      </w:pPr>
    </w:p>
    <w:p w14:paraId="1D2E47DE" w14:textId="1EBE7DE8" w:rsidR="00BE58DA" w:rsidRDefault="00BE58DA" w:rsidP="00BE58DA">
      <w:pPr>
        <w:pStyle w:val="Heading1"/>
      </w:pPr>
      <w:bookmarkStart w:id="51" w:name="_Toc124263805"/>
      <w:proofErr w:type="spellStart"/>
      <w:r>
        <w:t>Jobsheet</w:t>
      </w:r>
      <w:proofErr w:type="spellEnd"/>
      <w:r>
        <w:t xml:space="preserve"> </w:t>
      </w:r>
      <w:proofErr w:type="gramStart"/>
      <w:r>
        <w:t>5 :</w:t>
      </w:r>
      <w:proofErr w:type="gramEnd"/>
      <w:r>
        <w:t xml:space="preserve"> Historical Graph</w:t>
      </w:r>
      <w:bookmarkEnd w:id="51"/>
    </w:p>
    <w:p w14:paraId="5DFBAA44" w14:textId="1037E0A1" w:rsidR="00BE58DA" w:rsidRDefault="00BE58DA" w:rsidP="00BE58DA">
      <w:pPr>
        <w:pStyle w:val="Heading2"/>
      </w:pPr>
    </w:p>
    <w:p w14:paraId="1ABFCF78" w14:textId="36A46F79" w:rsidR="00BE58DA" w:rsidRDefault="00BE58DA" w:rsidP="00BE58DA">
      <w:pPr>
        <w:pStyle w:val="Heading2"/>
      </w:pPr>
      <w:bookmarkStart w:id="52" w:name="_Toc124263806"/>
      <w:r>
        <w:t>Program Ladder</w:t>
      </w:r>
      <w:bookmarkEnd w:id="52"/>
    </w:p>
    <w:p w14:paraId="5D5539AA" w14:textId="5DC44FBB" w:rsidR="004D0A49" w:rsidRPr="004D0A49" w:rsidRDefault="004D0A49" w:rsidP="004D0A49">
      <w:r w:rsidRPr="004D0A49">
        <w:rPr>
          <w:noProof/>
        </w:rPr>
        <w:drawing>
          <wp:inline distT="0" distB="0" distL="0" distR="0" wp14:anchorId="4F33B038" wp14:editId="02276C5E">
            <wp:extent cx="5943600" cy="2986405"/>
            <wp:effectExtent l="0" t="0" r="0" b="4445"/>
            <wp:docPr id="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6DD20" w14:textId="0DF22CBA" w:rsidR="00BE58DA" w:rsidRDefault="00BE58DA" w:rsidP="00BE58DA">
      <w:pPr>
        <w:pStyle w:val="Heading2"/>
      </w:pPr>
      <w:bookmarkStart w:id="53" w:name="_Toc124263807"/>
      <w:r>
        <w:t>Program Python</w:t>
      </w:r>
      <w:bookmarkEnd w:id="53"/>
    </w:p>
    <w:p w14:paraId="7075C884" w14:textId="77777777" w:rsidR="003A3680" w:rsidRDefault="003A368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19A6643" w14:textId="77777777" w:rsidR="003A3680" w:rsidRDefault="003A3680" w:rsidP="0063072C">
      <w:pPr>
        <w:shd w:val="clear" w:color="auto" w:fill="1F3864" w:themeFill="accent1" w:themeFillShade="80"/>
      </w:pPr>
    </w:p>
    <w:p w14:paraId="4B521159" w14:textId="77777777" w:rsidR="003A3680" w:rsidRDefault="003A368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26706AA9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1B89B61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622DA4BD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C15D1F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C24820A" w14:textId="77777777" w:rsidR="003A3680" w:rsidRDefault="003A3680" w:rsidP="0063072C">
      <w:pPr>
        <w:shd w:val="clear" w:color="auto" w:fill="1F3864" w:themeFill="accent1" w:themeFillShade="80"/>
      </w:pPr>
      <w:r>
        <w:t>from PyQt5.QtWidgets import *</w:t>
      </w:r>
    </w:p>
    <w:p w14:paraId="5F9D91E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3AF2FD58" w14:textId="77777777" w:rsidR="003A3680" w:rsidRDefault="003A3680" w:rsidP="0063072C">
      <w:pPr>
        <w:shd w:val="clear" w:color="auto" w:fill="1F3864" w:themeFill="accent1" w:themeFillShade="80"/>
      </w:pPr>
      <w:r>
        <w:t>import sys</w:t>
      </w:r>
    </w:p>
    <w:p w14:paraId="16EDFC2D" w14:textId="77777777" w:rsidR="003A3680" w:rsidRDefault="003A3680" w:rsidP="0063072C">
      <w:pPr>
        <w:shd w:val="clear" w:color="auto" w:fill="1F3864" w:themeFill="accent1" w:themeFillShade="80"/>
      </w:pPr>
      <w:r>
        <w:t>import threading</w:t>
      </w:r>
    </w:p>
    <w:p w14:paraId="42F010B5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0EBDB8BD" w14:textId="77777777" w:rsidR="003A3680" w:rsidRDefault="003A368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F64DAFE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B31FBD1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7966DF2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7104C1D7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8D48A5" w14:textId="77777777" w:rsidR="003A3680" w:rsidRDefault="003A3680" w:rsidP="0063072C">
      <w:pPr>
        <w:shd w:val="clear" w:color="auto" w:fill="1F3864" w:themeFill="accent1" w:themeFillShade="80"/>
      </w:pPr>
      <w:r>
        <w:t>import serial</w:t>
      </w:r>
    </w:p>
    <w:p w14:paraId="6D28BF60" w14:textId="77777777" w:rsidR="003A3680" w:rsidRDefault="003A3680" w:rsidP="0063072C">
      <w:pPr>
        <w:shd w:val="clear" w:color="auto" w:fill="1F3864" w:themeFill="accent1" w:themeFillShade="80"/>
      </w:pPr>
      <w:r>
        <w:t>import time</w:t>
      </w:r>
    </w:p>
    <w:p w14:paraId="4F42B31F" w14:textId="77777777" w:rsidR="003A3680" w:rsidRDefault="003A3680" w:rsidP="0063072C">
      <w:pPr>
        <w:shd w:val="clear" w:color="auto" w:fill="1F3864" w:themeFill="accent1" w:themeFillShade="80"/>
      </w:pPr>
      <w:r>
        <w:t>##########################################</w:t>
      </w:r>
    </w:p>
    <w:p w14:paraId="59ADD913" w14:textId="1F4A9428" w:rsidR="003A3680" w:rsidRDefault="003A3680" w:rsidP="0063072C">
      <w:pPr>
        <w:shd w:val="clear" w:color="auto" w:fill="1F3864" w:themeFill="accent1" w:themeFillShade="80"/>
      </w:pPr>
      <w:r>
        <w:t>analog = 0</w:t>
      </w:r>
    </w:p>
    <w:p w14:paraId="7D6D94ED" w14:textId="77777777" w:rsidR="003A3680" w:rsidRDefault="003A3680" w:rsidP="0063072C">
      <w:pPr>
        <w:shd w:val="clear" w:color="auto" w:fill="1F3864" w:themeFill="accent1" w:themeFillShade="80"/>
      </w:pPr>
    </w:p>
    <w:p w14:paraId="6FF73EEE" w14:textId="77777777" w:rsidR="003A3680" w:rsidRDefault="003A368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B3633F5" w14:textId="77777777" w:rsidR="003A3680" w:rsidRDefault="003A3680" w:rsidP="0063072C">
      <w:pPr>
        <w:shd w:val="clear" w:color="auto" w:fill="1F3864" w:themeFill="accent1" w:themeFillShade="80"/>
      </w:pPr>
    </w:p>
    <w:p w14:paraId="697435D0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2A41577D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27C6119B" w14:textId="77777777" w:rsidR="003A3680" w:rsidRDefault="003A368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49E2DD0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35081D7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9209EA" w14:textId="77777777" w:rsidR="003A3680" w:rsidRDefault="003A368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7935D1A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B679B78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0C40915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B9D5734" w14:textId="77777777" w:rsidR="003A3680" w:rsidRDefault="003A3680" w:rsidP="0063072C">
      <w:pPr>
        <w:shd w:val="clear" w:color="auto" w:fill="1F3864" w:themeFill="accent1" w:themeFillShade="80"/>
      </w:pPr>
      <w:r>
        <w:t xml:space="preserve">    else:</w:t>
      </w:r>
    </w:p>
    <w:p w14:paraId="4E272102" w14:textId="77777777" w:rsidR="003A3680" w:rsidRDefault="003A368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E2A2FA1" w14:textId="77777777" w:rsidR="003A3680" w:rsidRDefault="003A3680" w:rsidP="0063072C">
      <w:pPr>
        <w:shd w:val="clear" w:color="auto" w:fill="1F3864" w:themeFill="accent1" w:themeFillShade="80"/>
      </w:pPr>
    </w:p>
    <w:p w14:paraId="43720E87" w14:textId="77777777" w:rsidR="003A3680" w:rsidRDefault="003A3680" w:rsidP="0063072C">
      <w:pPr>
        <w:shd w:val="clear" w:color="auto" w:fill="1F3864" w:themeFill="accent1" w:themeFillShade="80"/>
      </w:pPr>
      <w:r>
        <w:t xml:space="preserve">    result = []</w:t>
      </w:r>
    </w:p>
    <w:p w14:paraId="09A41F1F" w14:textId="77777777" w:rsidR="003A3680" w:rsidRDefault="003A3680" w:rsidP="0063072C">
      <w:pPr>
        <w:shd w:val="clear" w:color="auto" w:fill="1F3864" w:themeFill="accent1" w:themeFillShade="80"/>
      </w:pPr>
      <w:r>
        <w:t xml:space="preserve">    for port in ports:</w:t>
      </w:r>
    </w:p>
    <w:p w14:paraId="784AA613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62D2217C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5B722E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9382A45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ABA97EB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363002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680942F6" w14:textId="77777777" w:rsidR="003A3680" w:rsidRDefault="003A3680" w:rsidP="0063072C">
      <w:pPr>
        <w:shd w:val="clear" w:color="auto" w:fill="1F3864" w:themeFill="accent1" w:themeFillShade="80"/>
      </w:pPr>
      <w:r>
        <w:t xml:space="preserve">    return result</w:t>
      </w:r>
    </w:p>
    <w:p w14:paraId="465AC80F" w14:textId="77777777" w:rsidR="003A3680" w:rsidRDefault="003A368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3B9C87C" w14:textId="77777777" w:rsidR="003A3680" w:rsidRDefault="003A3680" w:rsidP="0063072C">
      <w:pPr>
        <w:shd w:val="clear" w:color="auto" w:fill="1F3864" w:themeFill="accent1" w:themeFillShade="80"/>
      </w:pPr>
    </w:p>
    <w:p w14:paraId="294CF924" w14:textId="77777777" w:rsidR="003A3680" w:rsidRDefault="003A368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8FEA77C" w14:textId="77777777" w:rsidR="003A3680" w:rsidRDefault="003A3680" w:rsidP="0063072C">
      <w:pPr>
        <w:shd w:val="clear" w:color="auto" w:fill="1F3864" w:themeFill="accent1" w:themeFillShade="80"/>
      </w:pPr>
    </w:p>
    <w:p w14:paraId="2C6BE583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250A589" w14:textId="77777777" w:rsidR="003A3680" w:rsidRDefault="003A3680" w:rsidP="0063072C">
      <w:pPr>
        <w:shd w:val="clear" w:color="auto" w:fill="1F3864" w:themeFill="accent1" w:themeFillShade="80"/>
      </w:pPr>
    </w:p>
    <w:p w14:paraId="2AEB5588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213D174D" w14:textId="77777777" w:rsidR="003A3680" w:rsidRDefault="003A3680" w:rsidP="0063072C">
      <w:pPr>
        <w:shd w:val="clear" w:color="auto" w:fill="1F3864" w:themeFill="accent1" w:themeFillShade="80"/>
      </w:pPr>
    </w:p>
    <w:p w14:paraId="3FB3B718" w14:textId="77777777" w:rsidR="003A3680" w:rsidRDefault="003A368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6C83F08D" w14:textId="77777777" w:rsidR="003A3680" w:rsidRDefault="003A368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1CB05373" w14:textId="77777777" w:rsidR="003A3680" w:rsidRDefault="003A3680" w:rsidP="0063072C">
      <w:pPr>
        <w:shd w:val="clear" w:color="auto" w:fill="1F3864" w:themeFill="accent1" w:themeFillShade="80"/>
      </w:pPr>
    </w:p>
    <w:p w14:paraId="337E30EE" w14:textId="77777777" w:rsidR="003A3680" w:rsidRDefault="003A3680" w:rsidP="0063072C">
      <w:pPr>
        <w:shd w:val="clear" w:color="auto" w:fill="1F3864" w:themeFill="accent1" w:themeFillShade="80"/>
      </w:pPr>
    </w:p>
    <w:p w14:paraId="0B27DF40" w14:textId="77777777" w:rsidR="003A3680" w:rsidRDefault="003A3680" w:rsidP="0063072C">
      <w:pPr>
        <w:shd w:val="clear" w:color="auto" w:fill="1F3864" w:themeFill="accent1" w:themeFillShade="80"/>
      </w:pPr>
    </w:p>
    <w:p w14:paraId="13AC43FD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2B8FB0E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842021" w14:textId="77777777" w:rsidR="003A3680" w:rsidRDefault="003A368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D155DF" w14:textId="77777777" w:rsidR="003A3680" w:rsidRDefault="003A368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D83B95" w14:textId="77777777" w:rsidR="003A3680" w:rsidRDefault="003A368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72886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FE90B34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A5F8D8E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5EC634E2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4E7BA0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8D9CA3B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56303224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120080E6" w14:textId="77777777" w:rsidR="003A3680" w:rsidRDefault="003A3680" w:rsidP="0063072C">
      <w:pPr>
        <w:shd w:val="clear" w:color="auto" w:fill="1F3864" w:themeFill="accent1" w:themeFillShade="80"/>
      </w:pPr>
      <w:r>
        <w:t xml:space="preserve">    def </w:t>
      </w:r>
      <w:proofErr w:type="spellStart"/>
      <w:r>
        <w:t>get_tiempo</w:t>
      </w:r>
      <w:proofErr w:type="spellEnd"/>
      <w:r>
        <w:t>(self):</w:t>
      </w:r>
    </w:p>
    <w:p w14:paraId="385DA7A9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date_time</w:t>
      </w:r>
      <w:proofErr w:type="spellEnd"/>
      <w:r>
        <w:t xml:space="preserve"> = </w:t>
      </w:r>
      <w:proofErr w:type="spellStart"/>
      <w:r>
        <w:t>QDateTime.currentDateTime</w:t>
      </w:r>
      <w:proofErr w:type="spellEnd"/>
      <w:r>
        <w:t>()</w:t>
      </w:r>
    </w:p>
    <w:p w14:paraId="7BF5C965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unixTIME</w:t>
      </w:r>
      <w:proofErr w:type="spellEnd"/>
      <w:r>
        <w:t xml:space="preserve"> = </w:t>
      </w:r>
      <w:proofErr w:type="spellStart"/>
      <w:r>
        <w:t>date_</w:t>
      </w:r>
      <w:proofErr w:type="gramStart"/>
      <w:r>
        <w:t>time.toSecsSinceEpoch</w:t>
      </w:r>
      <w:proofErr w:type="spellEnd"/>
      <w:proofErr w:type="gramEnd"/>
      <w:r>
        <w:t>()</w:t>
      </w:r>
    </w:p>
    <w:p w14:paraId="1F3C2114" w14:textId="77777777" w:rsidR="003A3680" w:rsidRDefault="003A3680" w:rsidP="0063072C">
      <w:pPr>
        <w:shd w:val="clear" w:color="auto" w:fill="1F3864" w:themeFill="accent1" w:themeFillShade="80"/>
      </w:pPr>
      <w:r>
        <w:t xml:space="preserve">        #unixTIMEx = </w:t>
      </w:r>
      <w:proofErr w:type="spellStart"/>
      <w:r>
        <w:t>date_</w:t>
      </w:r>
      <w:proofErr w:type="gramStart"/>
      <w:r>
        <w:t>time.currentMSecsSinceEpoch</w:t>
      </w:r>
      <w:proofErr w:type="spellEnd"/>
      <w:proofErr w:type="gramEnd"/>
      <w:r>
        <w:t>()</w:t>
      </w:r>
    </w:p>
    <w:p w14:paraId="60CDB9A1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turn </w:t>
      </w:r>
      <w:proofErr w:type="spellStart"/>
      <w:r>
        <w:t>unixTIME</w:t>
      </w:r>
      <w:proofErr w:type="spellEnd"/>
    </w:p>
    <w:p w14:paraId="4F574CA0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6323689F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0717513" w14:textId="77777777" w:rsidR="003A3680" w:rsidRDefault="003A368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7BA5478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5AF8E" w14:textId="77777777" w:rsidR="003A3680" w:rsidRDefault="003A3680" w:rsidP="0063072C">
      <w:pPr>
        <w:shd w:val="clear" w:color="auto" w:fill="1F3864" w:themeFill="accent1" w:themeFillShade="80"/>
      </w:pPr>
    </w:p>
    <w:p w14:paraId="6B1CA656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5262395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request</w:t>
      </w:r>
    </w:p>
    <w:p w14:paraId="632FEC29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4083C35A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analog</w:t>
      </w:r>
    </w:p>
    <w:p w14:paraId="19EA211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460487E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36DEC897" w14:textId="77777777" w:rsidR="003A3680" w:rsidRDefault="003A3680" w:rsidP="0063072C">
      <w:pPr>
        <w:shd w:val="clear" w:color="auto" w:fill="1F3864" w:themeFill="accent1" w:themeFillShade="80"/>
      </w:pPr>
      <w:r>
        <w:t xml:space="preserve">    while True:</w:t>
      </w:r>
    </w:p>
    <w:p w14:paraId="1BC2259F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0229F34C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E67565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7D6930FC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47892669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7393758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</w:p>
    <w:p w14:paraId="7B102DF4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:</w:t>
      </w:r>
    </w:p>
    <w:p w14:paraId="36BFE426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7AA05F0B" w14:textId="77777777" w:rsidR="003A3680" w:rsidRDefault="003A3680" w:rsidP="0063072C">
      <w:pPr>
        <w:shd w:val="clear" w:color="auto" w:fill="1F3864" w:themeFill="accent1" w:themeFillShade="80"/>
      </w:pPr>
    </w:p>
    <w:p w14:paraId="756B0FA5" w14:textId="77777777" w:rsidR="003A3680" w:rsidRDefault="003A3680" w:rsidP="0063072C">
      <w:pPr>
        <w:shd w:val="clear" w:color="auto" w:fill="1F3864" w:themeFill="accent1" w:themeFillShade="80"/>
      </w:pPr>
    </w:p>
    <w:p w14:paraId="27442773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7CAA4003" w14:textId="77777777" w:rsidR="003A3680" w:rsidRDefault="003A368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2A66C01B" w14:textId="77777777" w:rsidR="003A3680" w:rsidRDefault="003A3680" w:rsidP="0063072C">
      <w:pPr>
        <w:shd w:val="clear" w:color="auto" w:fill="1F3864" w:themeFill="accent1" w:themeFillShade="80"/>
      </w:pPr>
      <w:r>
        <w:t>if __name__ == "__main__":</w:t>
      </w:r>
    </w:p>
    <w:p w14:paraId="42E49FF4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7D92CCE" w14:textId="77777777" w:rsidR="003A3680" w:rsidRDefault="003A368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4198BA85" w14:textId="77777777" w:rsidR="003A3680" w:rsidRDefault="003A368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B38586F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BA5652D" w14:textId="77777777" w:rsidR="003A3680" w:rsidRDefault="003A368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3275ACB" w14:textId="77777777" w:rsidR="003A3680" w:rsidRDefault="003A3680" w:rsidP="003A3680">
      <w:r>
        <w:t xml:space="preserve">    </w:t>
      </w:r>
    </w:p>
    <w:p w14:paraId="47D309B8" w14:textId="77777777" w:rsidR="003A3680" w:rsidRDefault="003A3680" w:rsidP="003A3680">
      <w:r>
        <w:t xml:space="preserve">    </w:t>
      </w:r>
    </w:p>
    <w:p w14:paraId="1EAAA0E2" w14:textId="0628A7F2" w:rsidR="003A3680" w:rsidRPr="003A3680" w:rsidRDefault="003A3680" w:rsidP="003A3680">
      <w:r>
        <w:t>#----------------------------------------------------------------#</w:t>
      </w:r>
    </w:p>
    <w:p w14:paraId="0FDDE6C0" w14:textId="77777777" w:rsidR="00BE58DA" w:rsidRDefault="00BE58DA" w:rsidP="00BE58DA">
      <w:pPr>
        <w:pStyle w:val="Heading2"/>
      </w:pPr>
      <w:bookmarkStart w:id="54" w:name="_Toc124263808"/>
      <w:r>
        <w:t>Program QML</w:t>
      </w:r>
      <w:bookmarkEnd w:id="54"/>
    </w:p>
    <w:p w14:paraId="4EEA0A39" w14:textId="3B3879C4" w:rsidR="00BE58DA" w:rsidRDefault="00BE58DA" w:rsidP="00BE58DA"/>
    <w:p w14:paraId="665F8E8D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AECA849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400FC64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DF7C8B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CB9AFC5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5A98F926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99B05D1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Charts</w:t>
      </w:r>
      <w:proofErr w:type="spellEnd"/>
      <w:r>
        <w:t xml:space="preserve"> 2.1</w:t>
      </w:r>
    </w:p>
    <w:p w14:paraId="0B3AE2B1" w14:textId="77777777" w:rsidR="008B2AA5" w:rsidRDefault="008B2AA5" w:rsidP="0063072C">
      <w:pPr>
        <w:shd w:val="clear" w:color="auto" w:fill="70AD47" w:themeFill="accent6"/>
      </w:pPr>
    </w:p>
    <w:p w14:paraId="6D1769E1" w14:textId="77777777" w:rsidR="008B2AA5" w:rsidRDefault="008B2AA5" w:rsidP="0063072C">
      <w:pPr>
        <w:shd w:val="clear" w:color="auto" w:fill="70AD47" w:themeFill="accent6"/>
      </w:pPr>
      <w:r>
        <w:lastRenderedPageBreak/>
        <w:t>Window {</w:t>
      </w:r>
    </w:p>
    <w:p w14:paraId="3645C4D1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2D9C44F1" w14:textId="77777777" w:rsidR="008B2AA5" w:rsidRDefault="008B2AA5" w:rsidP="0063072C">
      <w:pPr>
        <w:shd w:val="clear" w:color="auto" w:fill="70AD47" w:themeFill="accent6"/>
      </w:pPr>
      <w:r>
        <w:tab/>
        <w:t>width: 400</w:t>
      </w:r>
    </w:p>
    <w:p w14:paraId="5F0DA22C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9135CE9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66E011D6" w14:textId="1397181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height: 400</w:t>
      </w:r>
    </w:p>
    <w:p w14:paraId="3D192B9D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09AAFCF5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FB6EB16" w14:textId="77777777" w:rsidR="008B2AA5" w:rsidRDefault="008B2AA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2765B20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036B0339" w14:textId="69398CA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visible: true</w:t>
      </w:r>
    </w:p>
    <w:p w14:paraId="433B5F81" w14:textId="7472CD58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A0033FF" w14:textId="54D34DFD" w:rsidR="008B2AA5" w:rsidRDefault="008B2AA5" w:rsidP="0063072C">
      <w:pPr>
        <w:shd w:val="clear" w:color="auto" w:fill="70AD47" w:themeFill="accent6"/>
      </w:pPr>
      <w:r>
        <w:tab/>
        <w:t>Rectangle {</w:t>
      </w:r>
    </w:p>
    <w:p w14:paraId="34D79ED2" w14:textId="77777777" w:rsidR="008B2AA5" w:rsidRDefault="008B2AA5" w:rsidP="0063072C">
      <w:pPr>
        <w:shd w:val="clear" w:color="auto" w:fill="70AD47" w:themeFill="accent6"/>
      </w:pPr>
      <w:r>
        <w:t xml:space="preserve">                    x: 0</w:t>
      </w:r>
    </w:p>
    <w:p w14:paraId="4EF4A851" w14:textId="77777777" w:rsidR="008B2AA5" w:rsidRDefault="008B2AA5" w:rsidP="0063072C">
      <w:pPr>
        <w:shd w:val="clear" w:color="auto" w:fill="70AD47" w:themeFill="accent6"/>
      </w:pPr>
      <w:r>
        <w:t xml:space="preserve">                    y: 0</w:t>
      </w:r>
    </w:p>
    <w:p w14:paraId="1AEA16F3" w14:textId="77777777" w:rsidR="008B2AA5" w:rsidRDefault="008B2AA5" w:rsidP="0063072C">
      <w:pPr>
        <w:shd w:val="clear" w:color="auto" w:fill="70AD47" w:themeFill="accent6"/>
      </w:pPr>
      <w:r>
        <w:t xml:space="preserve">                    width: </w:t>
      </w:r>
      <w:proofErr w:type="spellStart"/>
      <w:proofErr w:type="gramStart"/>
      <w:r>
        <w:t>parent.width</w:t>
      </w:r>
      <w:proofErr w:type="spellEnd"/>
      <w:proofErr w:type="gramEnd"/>
    </w:p>
    <w:p w14:paraId="217F34DB" w14:textId="77777777" w:rsidR="008B2AA5" w:rsidRDefault="008B2AA5" w:rsidP="0063072C">
      <w:pPr>
        <w:shd w:val="clear" w:color="auto" w:fill="70AD47" w:themeFill="accent6"/>
      </w:pPr>
      <w:r>
        <w:t xml:space="preserve">                    height: </w:t>
      </w:r>
      <w:proofErr w:type="spellStart"/>
      <w:proofErr w:type="gramStart"/>
      <w:r>
        <w:t>parent.height</w:t>
      </w:r>
      <w:proofErr w:type="spellEnd"/>
      <w:proofErr w:type="gramEnd"/>
    </w:p>
    <w:p w14:paraId="281B8176" w14:textId="03B53075" w:rsidR="008B2AA5" w:rsidRDefault="008B2AA5" w:rsidP="0063072C">
      <w:pPr>
        <w:shd w:val="clear" w:color="auto" w:fill="70AD47" w:themeFill="accent6"/>
      </w:pPr>
      <w:r>
        <w:tab/>
      </w:r>
      <w:r w:rsidR="0063072C">
        <w:t xml:space="preserve">        </w:t>
      </w:r>
      <w:r>
        <w:t>color:"#47B5FF"</w:t>
      </w:r>
    </w:p>
    <w:p w14:paraId="424265C8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</w:p>
    <w:p w14:paraId="0847824D" w14:textId="57B1F6A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 w:rsidR="00946C1E">
        <w:tab/>
      </w:r>
      <w:proofErr w:type="spellStart"/>
      <w:r>
        <w:t>ChartView</w:t>
      </w:r>
      <w:proofErr w:type="spellEnd"/>
      <w:r>
        <w:t xml:space="preserve"> {</w:t>
      </w:r>
    </w:p>
    <w:p w14:paraId="3A5E72E1" w14:textId="4A13DDE2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cv</w:t>
      </w:r>
    </w:p>
    <w:p w14:paraId="5469F056" w14:textId="2214C3B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//title: "PAYOUT ROPE"</w:t>
      </w:r>
    </w:p>
    <w:p w14:paraId="7F3601D5" w14:textId="031B4A3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antialiasing: true</w:t>
      </w:r>
    </w:p>
    <w:p w14:paraId="55F14C7A" w14:textId="6CD962F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legend.visible</w:t>
      </w:r>
      <w:proofErr w:type="spellEnd"/>
      <w:proofErr w:type="gramEnd"/>
      <w:r>
        <w:t>: false</w:t>
      </w:r>
    </w:p>
    <w:p w14:paraId="250FC727" w14:textId="234A79B0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height: </w:t>
      </w:r>
      <w:proofErr w:type="spellStart"/>
      <w:proofErr w:type="gramStart"/>
      <w:r>
        <w:t>parent.height</w:t>
      </w:r>
      <w:proofErr w:type="spellEnd"/>
      <w:proofErr w:type="gramEnd"/>
    </w:p>
    <w:p w14:paraId="6957ED0C" w14:textId="3EB7A7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right</w:t>
      </w:r>
      <w:proofErr w:type="spellEnd"/>
      <w:proofErr w:type="gramEnd"/>
      <w:r>
        <w:t xml:space="preserve">: </w:t>
      </w:r>
      <w:proofErr w:type="spellStart"/>
      <w:r>
        <w:t>parent.right</w:t>
      </w:r>
      <w:proofErr w:type="spellEnd"/>
    </w:p>
    <w:p w14:paraId="6D2DC2F1" w14:textId="505DE5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left</w:t>
      </w:r>
      <w:proofErr w:type="spellEnd"/>
      <w:proofErr w:type="gramEnd"/>
      <w:r>
        <w:t xml:space="preserve">: </w:t>
      </w:r>
      <w:proofErr w:type="spellStart"/>
      <w:r>
        <w:t>parent.left</w:t>
      </w:r>
      <w:proofErr w:type="spellEnd"/>
    </w:p>
    <w:p w14:paraId="0F9C92BC" w14:textId="1B3C757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  <w:t xml:space="preserve">//theme: </w:t>
      </w:r>
      <w:proofErr w:type="spellStart"/>
      <w:r>
        <w:t>ChartView.ChartThemeLight</w:t>
      </w:r>
      <w:proofErr w:type="spellEnd"/>
    </w:p>
    <w:p w14:paraId="04B60174" w14:textId="52333D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backgroundColor</w:t>
      </w:r>
      <w:proofErr w:type="spellEnd"/>
      <w:r>
        <w:t>:"#1089FF"</w:t>
      </w:r>
    </w:p>
    <w:p w14:paraId="556279BC" w14:textId="35C20CF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int  </w:t>
      </w:r>
      <w:proofErr w:type="spellStart"/>
      <w:r>
        <w:t>timcnt</w:t>
      </w:r>
      <w:proofErr w:type="spellEnd"/>
      <w:proofErr w:type="gramEnd"/>
      <w:r>
        <w:t>: 0</w:t>
      </w:r>
    </w:p>
    <w:p w14:paraId="3DE4FCC9" w14:textId="34F9569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1: 0</w:t>
      </w:r>
    </w:p>
    <w:p w14:paraId="14C27C8B" w14:textId="14B0B09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2: 0</w:t>
      </w:r>
    </w:p>
    <w:p w14:paraId="0430ABF4" w14:textId="2728FA7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 w:rsidR="00946C1E">
        <w:tab/>
      </w:r>
      <w:r>
        <w:t xml:space="preserve">property </w:t>
      </w:r>
      <w:proofErr w:type="gramStart"/>
      <w:r>
        <w:t>double  valueCH</w:t>
      </w:r>
      <w:proofErr w:type="gramEnd"/>
      <w:r>
        <w:t>3: 0</w:t>
      </w:r>
    </w:p>
    <w:p w14:paraId="5A415FBE" w14:textId="16F67F8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4: 0</w:t>
      </w:r>
    </w:p>
    <w:p w14:paraId="1902ED65" w14:textId="4A0C6E6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property </w:t>
      </w:r>
      <w:proofErr w:type="gramStart"/>
      <w:r>
        <w:t>double  valueTM</w:t>
      </w:r>
      <w:proofErr w:type="gramEnd"/>
      <w:r>
        <w:t xml:space="preserve">1: 0        </w:t>
      </w:r>
    </w:p>
    <w:p w14:paraId="2059E85A" w14:textId="15045BB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periodGRAPH</w:t>
      </w:r>
      <w:proofErr w:type="spellEnd"/>
      <w:proofErr w:type="gramEnd"/>
      <w:r>
        <w:t>: 30 // Seconds</w:t>
      </w:r>
    </w:p>
    <w:p w14:paraId="34338210" w14:textId="16BAABC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startTIME</w:t>
      </w:r>
      <w:proofErr w:type="spellEnd"/>
      <w:proofErr w:type="gramEnd"/>
      <w:r>
        <w:t>: 0</w:t>
      </w:r>
    </w:p>
    <w:p w14:paraId="37117096" w14:textId="75AB74B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intervalTM</w:t>
      </w:r>
      <w:proofErr w:type="spellEnd"/>
      <w:proofErr w:type="gramEnd"/>
      <w:r>
        <w:t xml:space="preserve">: 200 // </w:t>
      </w:r>
      <w:proofErr w:type="spellStart"/>
      <w:r>
        <w:t>miliseconds</w:t>
      </w:r>
      <w:proofErr w:type="spellEnd"/>
    </w:p>
    <w:p w14:paraId="60AE4F39" w14:textId="20D5EF1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1A222B54" w14:textId="0AA53F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ValueAxis</w:t>
      </w:r>
      <w:proofErr w:type="spellEnd"/>
      <w:r>
        <w:t>{</w:t>
      </w:r>
      <w:proofErr w:type="gramEnd"/>
    </w:p>
    <w:p w14:paraId="2BE50564" w14:textId="461B0F0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 w:rsidR="00946C1E">
        <w:tab/>
      </w:r>
      <w:proofErr w:type="gramStart"/>
      <w:r>
        <w:t>id:yAxis</w:t>
      </w:r>
      <w:proofErr w:type="gramEnd"/>
      <w:r>
        <w:t>1</w:t>
      </w:r>
    </w:p>
    <w:p w14:paraId="0C0C98EF" w14:textId="171CF935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in: 0</w:t>
      </w:r>
    </w:p>
    <w:p w14:paraId="5A53C6DD" w14:textId="4D91226C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gramStart"/>
      <w:r>
        <w:t>max :</w:t>
      </w:r>
      <w:proofErr w:type="gramEnd"/>
      <w:r>
        <w:t xml:space="preserve"> 100</w:t>
      </w:r>
    </w:p>
    <w:p w14:paraId="5B00F569" w14:textId="53E25D9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tickCount</w:t>
      </w:r>
      <w:proofErr w:type="spellEnd"/>
      <w:r>
        <w:t>: 1</w:t>
      </w:r>
    </w:p>
    <w:p w14:paraId="4ED390EA" w14:textId="2E2DCB0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//</w:t>
      </w:r>
      <w:proofErr w:type="spellStart"/>
      <w:r>
        <w:t>labelFormat</w:t>
      </w:r>
      <w:proofErr w:type="spellEnd"/>
      <w:r>
        <w:t>: "%d"</w:t>
      </w:r>
    </w:p>
    <w:p w14:paraId="256B3DB2" w14:textId="2DD22BC6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abelsColor</w:t>
      </w:r>
      <w:proofErr w:type="spellEnd"/>
      <w:r>
        <w:t>: "yellow"</w:t>
      </w:r>
    </w:p>
    <w:p w14:paraId="1E2AA398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4D2AE1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016DD18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6D0CA0E1" w14:textId="72E6242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ineSeries</w:t>
      </w:r>
      <w:proofErr w:type="spellEnd"/>
      <w:r>
        <w:t xml:space="preserve"> {</w:t>
      </w:r>
    </w:p>
    <w:p w14:paraId="1884BA5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//name: "</w:t>
      </w:r>
      <w:proofErr w:type="spellStart"/>
      <w:r>
        <w:t>LineSeries</w:t>
      </w:r>
      <w:proofErr w:type="spellEnd"/>
      <w:r>
        <w:t>"</w:t>
      </w:r>
    </w:p>
    <w:p w14:paraId="36EDA8D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name: "AIN 0"</w:t>
      </w:r>
    </w:p>
    <w:p w14:paraId="56734F5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>id:lines</w:t>
      </w:r>
      <w:proofErr w:type="gramEnd"/>
      <w:r>
        <w:t>1</w:t>
      </w:r>
    </w:p>
    <w:p w14:paraId="20B8AE61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width: 4</w:t>
      </w:r>
    </w:p>
    <w:p w14:paraId="680681E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r>
        <w:tab/>
      </w:r>
      <w:r>
        <w:tab/>
        <w:t>color: "#21209C"</w:t>
      </w:r>
    </w:p>
    <w:p w14:paraId="5CB32DE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Y</w:t>
      </w:r>
      <w:proofErr w:type="spellEnd"/>
      <w:r>
        <w:t>: yAxis1</w:t>
      </w:r>
    </w:p>
    <w:p w14:paraId="60F4B15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X</w:t>
      </w:r>
      <w:proofErr w:type="spellEnd"/>
      <w:r>
        <w:t xml:space="preserve">: </w:t>
      </w:r>
      <w:r>
        <w:tab/>
      </w:r>
      <w:proofErr w:type="spellStart"/>
      <w:r>
        <w:t>DateTimeAxis</w:t>
      </w:r>
      <w:proofErr w:type="spellEnd"/>
      <w:r>
        <w:t xml:space="preserve"> {</w:t>
      </w:r>
    </w:p>
    <w:p w14:paraId="26450A5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id: eje4</w:t>
      </w:r>
    </w:p>
    <w:p w14:paraId="41AA5F02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 "</w:t>
      </w:r>
      <w:proofErr w:type="spellStart"/>
      <w:r>
        <w:t>yyyy</w:t>
      </w:r>
      <w:proofErr w:type="spellEnd"/>
      <w:r>
        <w:t xml:space="preserve"> MMM"</w:t>
      </w:r>
    </w:p>
    <w:p w14:paraId="400B9A6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format:"</w:t>
      </w:r>
      <w:proofErr w:type="spellStart"/>
      <w:r>
        <w:t>HH:</w:t>
      </w:r>
      <w:proofErr w:type="gramStart"/>
      <w:r>
        <w:t>mm:ss</w:t>
      </w:r>
      <w:proofErr w:type="gramEnd"/>
      <w:r>
        <w:t>.z</w:t>
      </w:r>
      <w:proofErr w:type="spellEnd"/>
      <w:r>
        <w:t>"</w:t>
      </w:r>
    </w:p>
    <w:p w14:paraId="272C8A7A" w14:textId="23A4129F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"</w:t>
      </w:r>
      <w:proofErr w:type="spellStart"/>
      <w:proofErr w:type="gramStart"/>
      <w:r>
        <w:t>mm:ss</w:t>
      </w:r>
      <w:proofErr w:type="gramEnd"/>
      <w:r>
        <w:t>.z</w:t>
      </w:r>
      <w:proofErr w:type="spellEnd"/>
      <w:r>
        <w:t>"</w:t>
      </w:r>
      <w:r>
        <w:tab/>
      </w:r>
    </w:p>
    <w:p w14:paraId="72C9248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}</w:t>
      </w:r>
    </w:p>
    <w:p w14:paraId="298BA125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CB1C834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B5A62D5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  <w:t>}</w:t>
      </w:r>
    </w:p>
    <w:p w14:paraId="558E6D9A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  <w:t>}</w:t>
      </w:r>
    </w:p>
    <w:p w14:paraId="540FA042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</w:p>
    <w:p w14:paraId="7683F2B8" w14:textId="77777777" w:rsidR="008B2AA5" w:rsidRDefault="008B2AA5" w:rsidP="0063072C">
      <w:pPr>
        <w:shd w:val="clear" w:color="auto" w:fill="70AD47" w:themeFill="accent6"/>
      </w:pPr>
      <w:r>
        <w:tab/>
      </w:r>
    </w:p>
    <w:p w14:paraId="3F03688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0CD6A8C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id:tm</w:t>
      </w:r>
      <w:proofErr w:type="spellEnd"/>
    </w:p>
    <w:p w14:paraId="637D211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 xml:space="preserve">interval: </w:t>
      </w:r>
      <w:proofErr w:type="spellStart"/>
      <w:proofErr w:type="gramStart"/>
      <w:r>
        <w:t>cv.intervalTM</w:t>
      </w:r>
      <w:proofErr w:type="spellEnd"/>
      <w:proofErr w:type="gramEnd"/>
    </w:p>
    <w:p w14:paraId="526C9F2B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epeat: true</w:t>
      </w:r>
    </w:p>
    <w:p w14:paraId="2C23120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unning: true</w:t>
      </w:r>
    </w:p>
    <w:p w14:paraId="58789055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2445E047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proofErr w:type="spellStart"/>
      <w:r>
        <w:t>cv.timcnt</w:t>
      </w:r>
      <w:proofErr w:type="spellEnd"/>
      <w:r>
        <w:t xml:space="preserve"> = </w:t>
      </w:r>
      <w:proofErr w:type="spellStart"/>
      <w:proofErr w:type="gramStart"/>
      <w:r>
        <w:t>cv.timcnt</w:t>
      </w:r>
      <w:proofErr w:type="spellEnd"/>
      <w:proofErr w:type="gramEnd"/>
      <w:r>
        <w:t xml:space="preserve"> + 1</w:t>
      </w:r>
    </w:p>
    <w:p w14:paraId="1BACF8C0" w14:textId="440C1780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 xml:space="preserve">cv.valueCH1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55CF8BC1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>if (lines1.count&gt;</w:t>
      </w:r>
      <w:proofErr w:type="spellStart"/>
      <w:proofErr w:type="gramStart"/>
      <w:r>
        <w:t>cv.periodGRAPH</w:t>
      </w:r>
      <w:proofErr w:type="spellEnd"/>
      <w:proofErr w:type="gramEnd"/>
      <w:r>
        <w:t>*100/</w:t>
      </w:r>
      <w:proofErr w:type="spellStart"/>
      <w:r>
        <w:t>cv.intervalTM</w:t>
      </w:r>
      <w:proofErr w:type="spellEnd"/>
      <w:r>
        <w:t>){</w:t>
      </w:r>
    </w:p>
    <w:p w14:paraId="7E373364" w14:textId="192F3B7F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lines1.remove(0)</w:t>
      </w:r>
    </w:p>
    <w:p w14:paraId="26BB82E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029ACB31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12EA4DC6" w14:textId="3EA64D27" w:rsidR="001E4D83" w:rsidRDefault="008B2AA5" w:rsidP="0063072C">
      <w:pPr>
        <w:shd w:val="clear" w:color="auto" w:fill="70AD47" w:themeFill="accent6"/>
      </w:pPr>
      <w:r>
        <w:t>lines1.append(</w:t>
      </w:r>
      <w:proofErr w:type="spellStart"/>
      <w:proofErr w:type="gramStart"/>
      <w:r>
        <w:t>cv.startTIME+cv.timcnt</w:t>
      </w:r>
      <w:proofErr w:type="spellEnd"/>
      <w:proofErr w:type="gramEnd"/>
      <w:r>
        <w:t>*</w:t>
      </w:r>
      <w:proofErr w:type="spellStart"/>
      <w:r>
        <w:t>cv.intervalTM</w:t>
      </w:r>
      <w:proofErr w:type="spellEnd"/>
      <w:r>
        <w:t xml:space="preserve"> ,cv.valueCH1)</w:t>
      </w:r>
    </w:p>
    <w:p w14:paraId="3394F587" w14:textId="7442B853" w:rsidR="008B2AA5" w:rsidRDefault="008B2AA5" w:rsidP="0063072C">
      <w:pPr>
        <w:shd w:val="clear" w:color="auto" w:fill="70AD47" w:themeFill="accent6"/>
      </w:pPr>
      <w:r>
        <w:lastRenderedPageBreak/>
        <w:t xml:space="preserve">lines1.axisX.min = new </w:t>
      </w:r>
      <w:proofErr w:type="gramStart"/>
      <w:r>
        <w:t>Date(</w:t>
      </w:r>
      <w:proofErr w:type="spellStart"/>
      <w:proofErr w:type="gramEnd"/>
      <w:r>
        <w:t>cv.startTIME-cv.periodGRAPH</w:t>
      </w:r>
      <w:proofErr w:type="spellEnd"/>
      <w:r>
        <w:t xml:space="preserve">*100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</w:p>
    <w:p w14:paraId="22DD765A" w14:textId="637B56A1" w:rsidR="008B2AA5" w:rsidRDefault="008B2AA5" w:rsidP="0063072C">
      <w:pPr>
        <w:shd w:val="clear" w:color="auto" w:fill="70AD47" w:themeFill="accent6"/>
      </w:pPr>
      <w:r>
        <w:t xml:space="preserve">lines1.axisX.max = new </w:t>
      </w:r>
      <w:proofErr w:type="gramStart"/>
      <w:r>
        <w:t>Date(</w:t>
      </w:r>
      <w:proofErr w:type="spellStart"/>
      <w:proofErr w:type="gramEnd"/>
      <w:r>
        <w:t>cv.startTIME</w:t>
      </w:r>
      <w:proofErr w:type="spellEnd"/>
      <w:r>
        <w:t xml:space="preserve">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  <w:r>
        <w:tab/>
      </w:r>
      <w:r>
        <w:tab/>
      </w:r>
      <w:r>
        <w:tab/>
      </w:r>
      <w:r>
        <w:tab/>
      </w:r>
    </w:p>
    <w:p w14:paraId="25122D7E" w14:textId="4D682D1A" w:rsidR="008B2AA5" w:rsidRDefault="008B2AA5" w:rsidP="0063072C">
      <w:pPr>
        <w:shd w:val="clear" w:color="auto" w:fill="70AD47" w:themeFill="accent6"/>
      </w:pPr>
      <w:r>
        <w:tab/>
      </w:r>
      <w:r>
        <w:tab/>
        <w:t>}</w:t>
      </w:r>
    </w:p>
    <w:p w14:paraId="45680999" w14:textId="77777777" w:rsidR="008B2AA5" w:rsidRDefault="008B2AA5" w:rsidP="0063072C">
      <w:pPr>
        <w:shd w:val="clear" w:color="auto" w:fill="70AD47" w:themeFill="accent6"/>
      </w:pPr>
      <w:r>
        <w:tab/>
        <w:t xml:space="preserve">  </w:t>
      </w:r>
    </w:p>
    <w:p w14:paraId="765CA2A1" w14:textId="195B6F9A" w:rsidR="008B2AA5" w:rsidRDefault="008B2AA5" w:rsidP="0063072C">
      <w:pPr>
        <w:shd w:val="clear" w:color="auto" w:fill="70AD47" w:themeFill="accent6"/>
      </w:pPr>
      <w:r>
        <w:tab/>
        <w:t>}</w:t>
      </w:r>
    </w:p>
    <w:p w14:paraId="5AD7EB1B" w14:textId="77777777" w:rsidR="008B2AA5" w:rsidRDefault="008B2AA5" w:rsidP="0063072C">
      <w:pPr>
        <w:shd w:val="clear" w:color="auto" w:fill="70AD47" w:themeFill="accent6"/>
      </w:pPr>
      <w:r>
        <w:tab/>
      </w:r>
      <w:proofErr w:type="spellStart"/>
      <w:r>
        <w:t>Component.onCompleted</w:t>
      </w:r>
      <w:proofErr w:type="spellEnd"/>
      <w:r>
        <w:t>: {</w:t>
      </w:r>
    </w:p>
    <w:p w14:paraId="286344F3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cv.startTIME</w:t>
      </w:r>
      <w:proofErr w:type="spellEnd"/>
      <w:r>
        <w:t xml:space="preserve"> = </w:t>
      </w:r>
      <w:proofErr w:type="spellStart"/>
      <w:r>
        <w:t>backend.get_</w:t>
      </w:r>
      <w:proofErr w:type="gramStart"/>
      <w:r>
        <w:t>tiempo</w:t>
      </w:r>
      <w:proofErr w:type="spellEnd"/>
      <w:r>
        <w:t>(</w:t>
      </w:r>
      <w:proofErr w:type="gramEnd"/>
      <w:r>
        <w:t>)*1000</w:t>
      </w:r>
    </w:p>
    <w:p w14:paraId="6182BCB7" w14:textId="3E900FDB" w:rsidR="008B2AA5" w:rsidRDefault="008B2AA5" w:rsidP="0063072C">
      <w:pPr>
        <w:shd w:val="clear" w:color="auto" w:fill="70AD47" w:themeFill="accent6"/>
      </w:pPr>
      <w:r>
        <w:tab/>
        <w:t>}</w:t>
      </w:r>
      <w:r>
        <w:tab/>
      </w:r>
    </w:p>
    <w:p w14:paraId="6F8E9803" w14:textId="77777777" w:rsidR="008B2AA5" w:rsidRDefault="008B2AA5" w:rsidP="0063072C">
      <w:pPr>
        <w:shd w:val="clear" w:color="auto" w:fill="70AD47" w:themeFill="accent6"/>
      </w:pPr>
      <w:r>
        <w:t>}</w:t>
      </w:r>
    </w:p>
    <w:p w14:paraId="4C6A9BA2" w14:textId="77777777" w:rsidR="008B2AA5" w:rsidRDefault="008B2AA5" w:rsidP="008B2AA5"/>
    <w:p w14:paraId="30E16919" w14:textId="77777777" w:rsidR="008B2AA5" w:rsidRDefault="008B2AA5" w:rsidP="008B2AA5"/>
    <w:p w14:paraId="5289B65A" w14:textId="77777777" w:rsidR="008B2AA5" w:rsidRDefault="008B2AA5" w:rsidP="008B2AA5"/>
    <w:p w14:paraId="08258579" w14:textId="77777777" w:rsidR="008B2AA5" w:rsidRDefault="008B2AA5" w:rsidP="008B2AA5"/>
    <w:p w14:paraId="227E2037" w14:textId="77777777" w:rsidR="008B2AA5" w:rsidRDefault="008B2AA5" w:rsidP="008B2AA5"/>
    <w:p w14:paraId="5BA6ACBB" w14:textId="77777777" w:rsidR="008B2AA5" w:rsidRDefault="008B2AA5" w:rsidP="008B2AA5"/>
    <w:p w14:paraId="243D581A" w14:textId="77777777" w:rsidR="008B2AA5" w:rsidRDefault="008B2AA5" w:rsidP="008B2AA5"/>
    <w:p w14:paraId="6069B2F0" w14:textId="77777777" w:rsidR="008B2AA5" w:rsidRDefault="008B2AA5" w:rsidP="008B2AA5"/>
    <w:p w14:paraId="520284B1" w14:textId="77777777" w:rsidR="008B2AA5" w:rsidRDefault="008B2AA5" w:rsidP="008B2AA5"/>
    <w:p w14:paraId="45A95C88" w14:textId="77777777" w:rsidR="008B2AA5" w:rsidRDefault="008B2AA5" w:rsidP="008B2AA5"/>
    <w:p w14:paraId="0D4FAC45" w14:textId="77777777" w:rsidR="008B2AA5" w:rsidRDefault="008B2AA5" w:rsidP="008B2AA5"/>
    <w:p w14:paraId="449084E5" w14:textId="77777777" w:rsidR="008B2AA5" w:rsidRDefault="008B2AA5" w:rsidP="008B2AA5"/>
    <w:p w14:paraId="00A42953" w14:textId="77777777" w:rsidR="008B2AA5" w:rsidRDefault="008B2AA5" w:rsidP="00BE58DA"/>
    <w:p w14:paraId="2859EEE3" w14:textId="77777777" w:rsidR="00BE58DA" w:rsidRPr="00DC57E3" w:rsidRDefault="00BE58DA" w:rsidP="00DC57E3"/>
    <w:sectPr w:rsidR="00BE58DA" w:rsidRPr="00DC57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83D"/>
    <w:rsid w:val="00030B73"/>
    <w:rsid w:val="000401A4"/>
    <w:rsid w:val="000659FE"/>
    <w:rsid w:val="00080689"/>
    <w:rsid w:val="000A29B8"/>
    <w:rsid w:val="000B48A0"/>
    <w:rsid w:val="000B5765"/>
    <w:rsid w:val="001654DE"/>
    <w:rsid w:val="001905B5"/>
    <w:rsid w:val="001E4D83"/>
    <w:rsid w:val="002233EC"/>
    <w:rsid w:val="002321BE"/>
    <w:rsid w:val="002426B5"/>
    <w:rsid w:val="00277E24"/>
    <w:rsid w:val="00291725"/>
    <w:rsid w:val="002B7737"/>
    <w:rsid w:val="002D67A3"/>
    <w:rsid w:val="002E7BAF"/>
    <w:rsid w:val="003655DB"/>
    <w:rsid w:val="003758E3"/>
    <w:rsid w:val="003A3680"/>
    <w:rsid w:val="003E2156"/>
    <w:rsid w:val="003E749B"/>
    <w:rsid w:val="00414CEF"/>
    <w:rsid w:val="00490DB2"/>
    <w:rsid w:val="004A08C3"/>
    <w:rsid w:val="004A4151"/>
    <w:rsid w:val="004A60EF"/>
    <w:rsid w:val="004A66D1"/>
    <w:rsid w:val="004B60E4"/>
    <w:rsid w:val="004D0A49"/>
    <w:rsid w:val="00552184"/>
    <w:rsid w:val="005528C0"/>
    <w:rsid w:val="005969F1"/>
    <w:rsid w:val="005C583D"/>
    <w:rsid w:val="005D1D0B"/>
    <w:rsid w:val="005F4141"/>
    <w:rsid w:val="00602245"/>
    <w:rsid w:val="00622961"/>
    <w:rsid w:val="0063072C"/>
    <w:rsid w:val="00655D18"/>
    <w:rsid w:val="0068425A"/>
    <w:rsid w:val="007429B5"/>
    <w:rsid w:val="00763251"/>
    <w:rsid w:val="007C3859"/>
    <w:rsid w:val="007D4E17"/>
    <w:rsid w:val="00800617"/>
    <w:rsid w:val="008233EF"/>
    <w:rsid w:val="00833943"/>
    <w:rsid w:val="008A17EA"/>
    <w:rsid w:val="008B2AA5"/>
    <w:rsid w:val="008B2FDE"/>
    <w:rsid w:val="009208B5"/>
    <w:rsid w:val="00946C1E"/>
    <w:rsid w:val="00965DAC"/>
    <w:rsid w:val="009A0CE7"/>
    <w:rsid w:val="009C055E"/>
    <w:rsid w:val="009E1B97"/>
    <w:rsid w:val="009E6E48"/>
    <w:rsid w:val="00A1183A"/>
    <w:rsid w:val="00A35316"/>
    <w:rsid w:val="00A91439"/>
    <w:rsid w:val="00AF6889"/>
    <w:rsid w:val="00B73EB4"/>
    <w:rsid w:val="00BE58DA"/>
    <w:rsid w:val="00C11CBF"/>
    <w:rsid w:val="00C4733C"/>
    <w:rsid w:val="00C508E9"/>
    <w:rsid w:val="00C73EAB"/>
    <w:rsid w:val="00CC1EC2"/>
    <w:rsid w:val="00CC2A80"/>
    <w:rsid w:val="00CE5E27"/>
    <w:rsid w:val="00D2214E"/>
    <w:rsid w:val="00D37791"/>
    <w:rsid w:val="00D93372"/>
    <w:rsid w:val="00D95255"/>
    <w:rsid w:val="00DB3277"/>
    <w:rsid w:val="00DC57E3"/>
    <w:rsid w:val="00DF213B"/>
    <w:rsid w:val="00E32F48"/>
    <w:rsid w:val="00EA2F4D"/>
    <w:rsid w:val="00EC7E35"/>
    <w:rsid w:val="00F063BB"/>
    <w:rsid w:val="00F549C0"/>
    <w:rsid w:val="00F76255"/>
    <w:rsid w:val="00F94756"/>
    <w:rsid w:val="00FE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840C1"/>
  <w15:chartTrackingRefBased/>
  <w15:docId w15:val="{33CFCCB8-489E-4F8A-A44F-A0C61CFC3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859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859"/>
    <w:pPr>
      <w:keepNext/>
      <w:keepLines/>
      <w:spacing w:before="320" w:after="0" w:line="240" w:lineRule="auto"/>
      <w:jc w:val="center"/>
      <w:outlineLvl w:val="0"/>
    </w:pPr>
    <w:rPr>
      <w:rFonts w:asciiTheme="majorHAnsi" w:eastAsiaTheme="majorEastAsia" w:hAnsiTheme="majorHAnsi" w:cstheme="majorBidi"/>
      <w:b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072C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385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07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07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07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07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07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07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859"/>
    <w:rPr>
      <w:rFonts w:asciiTheme="majorHAnsi" w:eastAsiaTheme="majorEastAsia" w:hAnsiTheme="majorHAnsi" w:cstheme="majorBidi"/>
      <w:b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63072C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C3859"/>
    <w:rPr>
      <w:rFonts w:asciiTheme="majorHAnsi" w:eastAsiaTheme="majorEastAsia" w:hAnsiTheme="majorHAnsi" w:cstheme="majorBidi"/>
      <w:b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63072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521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5218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52184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52184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072C"/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072C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072C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072C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072C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072C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3072C"/>
    <w:pPr>
      <w:spacing w:line="240" w:lineRule="auto"/>
    </w:pPr>
    <w:rPr>
      <w:b/>
      <w:bCs/>
      <w:smallCaps/>
      <w:color w:val="4472C4" w:themeColor="accent1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63072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072C"/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072C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63072C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63072C"/>
    <w:rPr>
      <w:b/>
      <w:bCs/>
    </w:rPr>
  </w:style>
  <w:style w:type="character" w:styleId="Emphasis">
    <w:name w:val="Emphasis"/>
    <w:basedOn w:val="DefaultParagraphFont"/>
    <w:uiPriority w:val="20"/>
    <w:qFormat/>
    <w:rsid w:val="0063072C"/>
    <w:rPr>
      <w:i/>
      <w:iCs/>
    </w:rPr>
  </w:style>
  <w:style w:type="paragraph" w:styleId="NoSpacing">
    <w:name w:val="No Spacing"/>
    <w:uiPriority w:val="1"/>
    <w:qFormat/>
    <w:rsid w:val="0063072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3072C"/>
    <w:pPr>
      <w:spacing w:before="120"/>
      <w:ind w:left="720" w:right="72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63072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072C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072C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3072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63072C"/>
    <w:rPr>
      <w:b w:val="0"/>
      <w:bCs w:val="0"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63072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3072C"/>
    <w:rPr>
      <w:b/>
      <w:bCs/>
      <w:smallCaps/>
      <w:color w:val="4472C4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63072C"/>
    <w:rPr>
      <w:b/>
      <w:bCs/>
      <w:smallCap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400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hyperlink" Target="https://notepad-plus-plus.org/downloads/" TargetMode="Externa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5" Type="http://schemas.openxmlformats.org/officeDocument/2006/relationships/image" Target="media/image1.jpeg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10" Type="http://schemas.openxmlformats.org/officeDocument/2006/relationships/hyperlink" Target="https://thonny.org/" TargetMode="External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66197F-65E9-481E-A827-3747F92B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90</Pages>
  <Words>9036</Words>
  <Characters>51511</Characters>
  <Application>Microsoft Office Word</Application>
  <DocSecurity>0</DocSecurity>
  <Lines>429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4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muttaqin777@gmail.com</dc:creator>
  <cp:keywords/>
  <dc:description/>
  <cp:lastModifiedBy>husnimuttaqin777@gmail.com</cp:lastModifiedBy>
  <cp:revision>86</cp:revision>
  <dcterms:created xsi:type="dcterms:W3CDTF">2023-01-08T06:33:00Z</dcterms:created>
  <dcterms:modified xsi:type="dcterms:W3CDTF">2023-01-10T10:58:00Z</dcterms:modified>
</cp:coreProperties>
</file>